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4306604A"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C408B4">
              <w:rPr>
                <w:noProof/>
                <w:webHidden/>
              </w:rPr>
              <w:t>2</w:t>
            </w:r>
            <w:r w:rsidR="005455F4">
              <w:rPr>
                <w:noProof/>
                <w:webHidden/>
              </w:rPr>
              <w:fldChar w:fldCharType="end"/>
            </w:r>
          </w:hyperlink>
        </w:p>
        <w:p w14:paraId="3A512944" w14:textId="71B69F58"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C408B4">
              <w:rPr>
                <w:noProof/>
                <w:webHidden/>
              </w:rPr>
              <w:t>2</w:t>
            </w:r>
            <w:r>
              <w:rPr>
                <w:noProof/>
                <w:webHidden/>
              </w:rPr>
              <w:fldChar w:fldCharType="end"/>
            </w:r>
          </w:hyperlink>
        </w:p>
        <w:p w14:paraId="56A8F04A" w14:textId="12ECF733"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C408B4">
              <w:rPr>
                <w:noProof/>
                <w:webHidden/>
              </w:rPr>
              <w:t>3</w:t>
            </w:r>
            <w:r>
              <w:rPr>
                <w:noProof/>
                <w:webHidden/>
              </w:rPr>
              <w:fldChar w:fldCharType="end"/>
            </w:r>
          </w:hyperlink>
        </w:p>
        <w:p w14:paraId="2A1737E0" w14:textId="11061B37"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C408B4">
              <w:rPr>
                <w:noProof/>
                <w:webHidden/>
              </w:rPr>
              <w:t>4</w:t>
            </w:r>
            <w:r>
              <w:rPr>
                <w:noProof/>
                <w:webHidden/>
              </w:rPr>
              <w:fldChar w:fldCharType="end"/>
            </w:r>
          </w:hyperlink>
        </w:p>
        <w:p w14:paraId="57C762EB" w14:textId="13902ACA"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C408B4">
              <w:rPr>
                <w:noProof/>
                <w:webHidden/>
              </w:rPr>
              <w:t>6</w:t>
            </w:r>
            <w:r>
              <w:rPr>
                <w:noProof/>
                <w:webHidden/>
              </w:rPr>
              <w:fldChar w:fldCharType="end"/>
            </w:r>
          </w:hyperlink>
        </w:p>
        <w:p w14:paraId="172AA358" w14:textId="7CFAAE0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C408B4">
              <w:rPr>
                <w:noProof/>
                <w:webHidden/>
              </w:rPr>
              <w:t>6</w:t>
            </w:r>
            <w:r>
              <w:rPr>
                <w:noProof/>
                <w:webHidden/>
              </w:rPr>
              <w:fldChar w:fldCharType="end"/>
            </w:r>
          </w:hyperlink>
        </w:p>
        <w:p w14:paraId="59C935DE" w14:textId="71A92756"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C408B4">
              <w:rPr>
                <w:noProof/>
                <w:webHidden/>
              </w:rPr>
              <w:t>6</w:t>
            </w:r>
            <w:r>
              <w:rPr>
                <w:noProof/>
                <w:webHidden/>
              </w:rPr>
              <w:fldChar w:fldCharType="end"/>
            </w:r>
          </w:hyperlink>
        </w:p>
        <w:p w14:paraId="172469C1" w14:textId="002047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C408B4">
              <w:rPr>
                <w:noProof/>
                <w:webHidden/>
              </w:rPr>
              <w:t>7</w:t>
            </w:r>
            <w:r>
              <w:rPr>
                <w:noProof/>
                <w:webHidden/>
              </w:rPr>
              <w:fldChar w:fldCharType="end"/>
            </w:r>
          </w:hyperlink>
        </w:p>
        <w:p w14:paraId="6AF9DE5D" w14:textId="3F996066"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C408B4">
              <w:rPr>
                <w:noProof/>
                <w:webHidden/>
              </w:rPr>
              <w:t>10</w:t>
            </w:r>
            <w:r>
              <w:rPr>
                <w:noProof/>
                <w:webHidden/>
              </w:rPr>
              <w:fldChar w:fldCharType="end"/>
            </w:r>
          </w:hyperlink>
        </w:p>
        <w:p w14:paraId="0ED47A0B" w14:textId="6B16700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C408B4">
              <w:rPr>
                <w:noProof/>
                <w:webHidden/>
              </w:rPr>
              <w:t>10</w:t>
            </w:r>
            <w:r>
              <w:rPr>
                <w:noProof/>
                <w:webHidden/>
              </w:rPr>
              <w:fldChar w:fldCharType="end"/>
            </w:r>
          </w:hyperlink>
        </w:p>
        <w:p w14:paraId="085AACF9" w14:textId="117A93E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C408B4">
              <w:rPr>
                <w:noProof/>
                <w:webHidden/>
              </w:rPr>
              <w:t>13</w:t>
            </w:r>
            <w:r>
              <w:rPr>
                <w:noProof/>
                <w:webHidden/>
              </w:rPr>
              <w:fldChar w:fldCharType="end"/>
            </w:r>
          </w:hyperlink>
        </w:p>
        <w:p w14:paraId="19AA900C" w14:textId="4A692B2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C408B4">
              <w:rPr>
                <w:noProof/>
                <w:webHidden/>
              </w:rPr>
              <w:t>13</w:t>
            </w:r>
            <w:r>
              <w:rPr>
                <w:noProof/>
                <w:webHidden/>
              </w:rPr>
              <w:fldChar w:fldCharType="end"/>
            </w:r>
          </w:hyperlink>
        </w:p>
        <w:p w14:paraId="3F64C9B1" w14:textId="5C5679C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C408B4">
              <w:rPr>
                <w:noProof/>
                <w:webHidden/>
              </w:rPr>
              <w:t>13</w:t>
            </w:r>
            <w:r>
              <w:rPr>
                <w:noProof/>
                <w:webHidden/>
              </w:rPr>
              <w:fldChar w:fldCharType="end"/>
            </w:r>
          </w:hyperlink>
        </w:p>
        <w:p w14:paraId="189A6105" w14:textId="4A549A2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C408B4">
              <w:rPr>
                <w:noProof/>
                <w:webHidden/>
              </w:rPr>
              <w:t>13</w:t>
            </w:r>
            <w:r>
              <w:rPr>
                <w:noProof/>
                <w:webHidden/>
              </w:rPr>
              <w:fldChar w:fldCharType="end"/>
            </w:r>
          </w:hyperlink>
        </w:p>
        <w:p w14:paraId="7588CEDC" w14:textId="51A1491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C408B4">
              <w:rPr>
                <w:noProof/>
                <w:webHidden/>
              </w:rPr>
              <w:t>15</w:t>
            </w:r>
            <w:r>
              <w:rPr>
                <w:noProof/>
                <w:webHidden/>
              </w:rPr>
              <w:fldChar w:fldCharType="end"/>
            </w:r>
          </w:hyperlink>
        </w:p>
        <w:p w14:paraId="1C74CA28" w14:textId="1D53C65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C408B4">
              <w:rPr>
                <w:noProof/>
                <w:webHidden/>
              </w:rPr>
              <w:t>14</w:t>
            </w:r>
            <w:r>
              <w:rPr>
                <w:noProof/>
                <w:webHidden/>
              </w:rPr>
              <w:fldChar w:fldCharType="end"/>
            </w:r>
          </w:hyperlink>
        </w:p>
        <w:p w14:paraId="477C1A4D" w14:textId="3692AC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C408B4">
              <w:rPr>
                <w:noProof/>
                <w:webHidden/>
              </w:rPr>
              <w:t>16</w:t>
            </w:r>
            <w:r>
              <w:rPr>
                <w:noProof/>
                <w:webHidden/>
              </w:rPr>
              <w:fldChar w:fldCharType="end"/>
            </w:r>
          </w:hyperlink>
        </w:p>
        <w:p w14:paraId="7F09D788" w14:textId="5548395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C408B4">
              <w:rPr>
                <w:noProof/>
                <w:webHidden/>
              </w:rPr>
              <w:t>17</w:t>
            </w:r>
            <w:r>
              <w:rPr>
                <w:noProof/>
                <w:webHidden/>
              </w:rPr>
              <w:fldChar w:fldCharType="end"/>
            </w:r>
          </w:hyperlink>
        </w:p>
        <w:p w14:paraId="379E7B43" w14:textId="2324F5D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C408B4">
              <w:rPr>
                <w:noProof/>
                <w:webHidden/>
              </w:rPr>
              <w:t>19</w:t>
            </w:r>
            <w:r>
              <w:rPr>
                <w:noProof/>
                <w:webHidden/>
              </w:rPr>
              <w:fldChar w:fldCharType="end"/>
            </w:r>
          </w:hyperlink>
        </w:p>
        <w:p w14:paraId="55EB80BF" w14:textId="31E24AE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C408B4">
              <w:rPr>
                <w:noProof/>
                <w:webHidden/>
              </w:rPr>
              <w:t>19</w:t>
            </w:r>
            <w:r>
              <w:rPr>
                <w:noProof/>
                <w:webHidden/>
              </w:rPr>
              <w:fldChar w:fldCharType="end"/>
            </w:r>
          </w:hyperlink>
        </w:p>
        <w:p w14:paraId="46B6FD32" w14:textId="555D8C6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C408B4">
              <w:rPr>
                <w:noProof/>
                <w:webHidden/>
              </w:rPr>
              <w:t>19</w:t>
            </w:r>
            <w:r>
              <w:rPr>
                <w:noProof/>
                <w:webHidden/>
              </w:rPr>
              <w:fldChar w:fldCharType="end"/>
            </w:r>
          </w:hyperlink>
        </w:p>
        <w:p w14:paraId="751C50E3" w14:textId="1A9BB42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C408B4">
              <w:rPr>
                <w:noProof/>
                <w:webHidden/>
              </w:rPr>
              <w:t>20</w:t>
            </w:r>
            <w:r>
              <w:rPr>
                <w:noProof/>
                <w:webHidden/>
              </w:rPr>
              <w:fldChar w:fldCharType="end"/>
            </w:r>
          </w:hyperlink>
        </w:p>
        <w:p w14:paraId="5A57F99E" w14:textId="6BD2AAD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C408B4">
              <w:rPr>
                <w:noProof/>
                <w:webHidden/>
              </w:rPr>
              <w:t>21</w:t>
            </w:r>
            <w:r>
              <w:rPr>
                <w:noProof/>
                <w:webHidden/>
              </w:rPr>
              <w:fldChar w:fldCharType="end"/>
            </w:r>
          </w:hyperlink>
        </w:p>
        <w:p w14:paraId="7C1004A0" w14:textId="1BD5508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C408B4">
              <w:rPr>
                <w:noProof/>
                <w:webHidden/>
              </w:rPr>
              <w:t>22</w:t>
            </w:r>
            <w:r>
              <w:rPr>
                <w:noProof/>
                <w:webHidden/>
              </w:rPr>
              <w:fldChar w:fldCharType="end"/>
            </w:r>
          </w:hyperlink>
        </w:p>
        <w:p w14:paraId="0D8E735A" w14:textId="538EB4E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C408B4">
              <w:rPr>
                <w:noProof/>
                <w:webHidden/>
              </w:rPr>
              <w:t>25</w:t>
            </w:r>
            <w:r>
              <w:rPr>
                <w:noProof/>
                <w:webHidden/>
              </w:rPr>
              <w:fldChar w:fldCharType="end"/>
            </w:r>
          </w:hyperlink>
        </w:p>
        <w:p w14:paraId="2CEBF5AD" w14:textId="3BB8EC2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C408B4">
              <w:rPr>
                <w:noProof/>
                <w:webHidden/>
              </w:rPr>
              <w:t>26</w:t>
            </w:r>
            <w:r>
              <w:rPr>
                <w:noProof/>
                <w:webHidden/>
              </w:rPr>
              <w:fldChar w:fldCharType="end"/>
            </w:r>
          </w:hyperlink>
        </w:p>
        <w:p w14:paraId="733CA73D" w14:textId="24D67685"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C408B4">
              <w:rPr>
                <w:noProof/>
                <w:webHidden/>
              </w:rPr>
              <w:t>27</w:t>
            </w:r>
            <w:r>
              <w:rPr>
                <w:noProof/>
                <w:webHidden/>
              </w:rPr>
              <w:fldChar w:fldCharType="end"/>
            </w:r>
          </w:hyperlink>
        </w:p>
        <w:p w14:paraId="78E8D49B" w14:textId="1ABCB1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C408B4">
              <w:rPr>
                <w:noProof/>
                <w:webHidden/>
              </w:rPr>
              <w:t>28</w:t>
            </w:r>
            <w:r>
              <w:rPr>
                <w:noProof/>
                <w:webHidden/>
              </w:rPr>
              <w:fldChar w:fldCharType="end"/>
            </w:r>
          </w:hyperlink>
        </w:p>
        <w:p w14:paraId="17312B7B" w14:textId="58F8FA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C408B4">
              <w:rPr>
                <w:noProof/>
                <w:webHidden/>
              </w:rPr>
              <w:t>31</w:t>
            </w:r>
            <w:r>
              <w:rPr>
                <w:noProof/>
                <w:webHidden/>
              </w:rPr>
              <w:fldChar w:fldCharType="end"/>
            </w:r>
          </w:hyperlink>
        </w:p>
        <w:p w14:paraId="545DDA2F" w14:textId="31EAEBFE"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C408B4">
              <w:rPr>
                <w:noProof/>
                <w:webHidden/>
              </w:rPr>
              <w:t>32</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70FA1F47"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C408B4">
          <w:rPr>
            <w:noProof/>
            <w:webHidden/>
          </w:rPr>
          <w:t>6</w:t>
        </w:r>
        <w:r w:rsidR="00D40DD1">
          <w:rPr>
            <w:noProof/>
            <w:webHidden/>
          </w:rPr>
          <w:fldChar w:fldCharType="end"/>
        </w:r>
      </w:hyperlink>
    </w:p>
    <w:p w14:paraId="1BB8326B" w14:textId="72AB1D1B"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C408B4">
          <w:rPr>
            <w:noProof/>
            <w:webHidden/>
          </w:rPr>
          <w:t>6</w:t>
        </w:r>
        <w:r>
          <w:rPr>
            <w:noProof/>
            <w:webHidden/>
          </w:rPr>
          <w:fldChar w:fldCharType="end"/>
        </w:r>
      </w:hyperlink>
    </w:p>
    <w:p w14:paraId="0472F077" w14:textId="76621613"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C408B4">
          <w:rPr>
            <w:noProof/>
            <w:webHidden/>
          </w:rPr>
          <w:t>7</w:t>
        </w:r>
        <w:r>
          <w:rPr>
            <w:noProof/>
            <w:webHidden/>
          </w:rPr>
          <w:fldChar w:fldCharType="end"/>
        </w:r>
      </w:hyperlink>
    </w:p>
    <w:p w14:paraId="487FC48B" w14:textId="1005273F"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C408B4">
          <w:rPr>
            <w:noProof/>
            <w:webHidden/>
          </w:rPr>
          <w:t>8</w:t>
        </w:r>
        <w:r>
          <w:rPr>
            <w:noProof/>
            <w:webHidden/>
          </w:rPr>
          <w:fldChar w:fldCharType="end"/>
        </w:r>
      </w:hyperlink>
    </w:p>
    <w:p w14:paraId="68A3F4FD" w14:textId="3925F3FF"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C408B4">
          <w:rPr>
            <w:noProof/>
            <w:webHidden/>
          </w:rPr>
          <w:t>8</w:t>
        </w:r>
        <w:r>
          <w:rPr>
            <w:noProof/>
            <w:webHidden/>
          </w:rPr>
          <w:fldChar w:fldCharType="end"/>
        </w:r>
      </w:hyperlink>
    </w:p>
    <w:p w14:paraId="74FA8EB5" w14:textId="41641350"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C408B4">
          <w:rPr>
            <w:noProof/>
            <w:webHidden/>
          </w:rPr>
          <w:t>10</w:t>
        </w:r>
        <w:r>
          <w:rPr>
            <w:noProof/>
            <w:webHidden/>
          </w:rPr>
          <w:fldChar w:fldCharType="end"/>
        </w:r>
      </w:hyperlink>
    </w:p>
    <w:p w14:paraId="4B41BF2C" w14:textId="073A6142"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C408B4">
          <w:rPr>
            <w:noProof/>
            <w:webHidden/>
          </w:rPr>
          <w:t>11</w:t>
        </w:r>
        <w:r>
          <w:rPr>
            <w:noProof/>
            <w:webHidden/>
          </w:rPr>
          <w:fldChar w:fldCharType="end"/>
        </w:r>
      </w:hyperlink>
    </w:p>
    <w:p w14:paraId="344FD9EB" w14:textId="750D36D5"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C408B4">
          <w:rPr>
            <w:noProof/>
            <w:webHidden/>
          </w:rPr>
          <w:t>12</w:t>
        </w:r>
        <w:r>
          <w:rPr>
            <w:noProof/>
            <w:webHidden/>
          </w:rPr>
          <w:fldChar w:fldCharType="end"/>
        </w:r>
      </w:hyperlink>
    </w:p>
    <w:p w14:paraId="7667EB87" w14:textId="1540E593"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C408B4">
          <w:rPr>
            <w:noProof/>
            <w:webHidden/>
          </w:rPr>
          <w:t>14</w:t>
        </w:r>
        <w:r>
          <w:rPr>
            <w:noProof/>
            <w:webHidden/>
          </w:rPr>
          <w:fldChar w:fldCharType="end"/>
        </w:r>
      </w:hyperlink>
    </w:p>
    <w:p w14:paraId="0BC38E1C" w14:textId="13B7798A"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C408B4">
          <w:rPr>
            <w:noProof/>
            <w:webHidden/>
          </w:rPr>
          <w:t>14</w:t>
        </w:r>
        <w:r>
          <w:rPr>
            <w:noProof/>
            <w:webHidden/>
          </w:rPr>
          <w:fldChar w:fldCharType="end"/>
        </w:r>
      </w:hyperlink>
    </w:p>
    <w:p w14:paraId="682F8995" w14:textId="24B6862F"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C408B4">
          <w:rPr>
            <w:noProof/>
            <w:webHidden/>
          </w:rPr>
          <w:t>17</w:t>
        </w:r>
        <w:r>
          <w:rPr>
            <w:noProof/>
            <w:webHidden/>
          </w:rPr>
          <w:fldChar w:fldCharType="end"/>
        </w:r>
      </w:hyperlink>
    </w:p>
    <w:p w14:paraId="02BE08ED" w14:textId="7350FA3F"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C408B4">
          <w:rPr>
            <w:noProof/>
            <w:webHidden/>
          </w:rPr>
          <w:t>18</w:t>
        </w:r>
        <w:r>
          <w:rPr>
            <w:noProof/>
            <w:webHidden/>
          </w:rPr>
          <w:fldChar w:fldCharType="end"/>
        </w:r>
      </w:hyperlink>
    </w:p>
    <w:p w14:paraId="4F691FDF" w14:textId="20A66542"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C408B4">
          <w:rPr>
            <w:noProof/>
            <w:webHidden/>
          </w:rPr>
          <w:t>19</w:t>
        </w:r>
        <w:r>
          <w:rPr>
            <w:noProof/>
            <w:webHidden/>
          </w:rPr>
          <w:fldChar w:fldCharType="end"/>
        </w:r>
      </w:hyperlink>
    </w:p>
    <w:p w14:paraId="0EF89B90" w14:textId="2518631D"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C408B4">
          <w:rPr>
            <w:noProof/>
            <w:webHidden/>
          </w:rPr>
          <w:t>20</w:t>
        </w:r>
        <w:r>
          <w:rPr>
            <w:noProof/>
            <w:webHidden/>
          </w:rPr>
          <w:fldChar w:fldCharType="end"/>
        </w:r>
      </w:hyperlink>
    </w:p>
    <w:p w14:paraId="72749CDB" w14:textId="78F81C97"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C408B4">
          <w:rPr>
            <w:noProof/>
            <w:webHidden/>
          </w:rPr>
          <w:t>22</w:t>
        </w:r>
        <w:r>
          <w:rPr>
            <w:noProof/>
            <w:webHidden/>
          </w:rPr>
          <w:fldChar w:fldCharType="end"/>
        </w:r>
      </w:hyperlink>
    </w:p>
    <w:p w14:paraId="7EB26A93" w14:textId="4CF323AD"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C408B4">
          <w:rPr>
            <w:noProof/>
            <w:webHidden/>
          </w:rPr>
          <w:t>23</w:t>
        </w:r>
        <w:r>
          <w:rPr>
            <w:noProof/>
            <w:webHidden/>
          </w:rPr>
          <w:fldChar w:fldCharType="end"/>
        </w:r>
      </w:hyperlink>
    </w:p>
    <w:p w14:paraId="1DAF94B2" w14:textId="41A3C304"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C408B4">
          <w:rPr>
            <w:noProof/>
            <w:webHidden/>
          </w:rPr>
          <w:t>24</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664FA507" w14:textId="64B64827" w:rsidR="000D5C84" w:rsidRPr="003625E1" w:rsidRDefault="000926E1" w:rsidP="00BC32BC">
      <w:pPr>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r>
        <w:t xml:space="preserve">Some other places where you can find ray </w:t>
      </w:r>
      <w:r w:rsidR="00E02CFF">
        <w:t>marching</w:t>
      </w:r>
      <w:r w:rsidR="0052526D">
        <w:t xml:space="preserve"> 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proofErr w:type="spellStart"/>
      <w:r w:rsidRPr="002034BB">
        <w:t>Claybook</w:t>
      </w:r>
      <w:proofErr w:type="spellEnd"/>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proofErr w:type="spellStart"/>
      <w:r w:rsidR="009D7067" w:rsidRPr="009D7067">
        <w:rPr>
          <w:rFonts w:ascii="Calibri" w:hAnsi="Calibri" w:cs="Calibri"/>
          <w:i/>
          <w:iCs/>
        </w:rPr>
        <w:t>Claybook</w:t>
      </w:r>
      <w:proofErr w:type="spellEnd"/>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proofErr w:type="spellStart"/>
      <w:r w:rsidR="006F1C1D">
        <w:t>S</w:t>
      </w:r>
      <w:r>
        <w:t>hadertoy</w:t>
      </w:r>
      <w:proofErr w:type="spellEnd"/>
      <w:r>
        <w:t xml:space="preserve">”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proofErr w:type="spellStart"/>
      <w:r w:rsidR="0039758D" w:rsidRPr="0039758D">
        <w:rPr>
          <w:rFonts w:ascii="Calibri" w:hAnsi="Calibri" w:cs="Calibri"/>
          <w:i/>
          <w:iCs/>
        </w:rPr>
        <w:t>Shadertoy</w:t>
      </w:r>
      <w:proofErr w:type="spellEnd"/>
      <w:r w:rsidR="0039758D" w:rsidRPr="0039758D">
        <w:rPr>
          <w:rFonts w:ascii="Calibri" w:hAnsi="Calibri" w:cs="Calibri"/>
        </w:rPr>
        <w:t>, n.d.)</w:t>
      </w:r>
      <w:r w:rsidR="0039758D">
        <w:fldChar w:fldCharType="end"/>
      </w:r>
      <w:r w:rsidR="0039758D">
        <w:t xml:space="preserve"> </w:t>
      </w:r>
      <w:r>
        <w:t xml:space="preserve">developed by Inigo Quilez and Pol </w:t>
      </w:r>
      <w:proofErr w:type="spellStart"/>
      <w:r>
        <w:t>Jeremios</w:t>
      </w:r>
      <w:proofErr w:type="spellEnd"/>
      <w:r>
        <w:t xml:space="preserve">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proofErr w:type="spellStart"/>
      <w:r w:rsidR="006F1C1D">
        <w:t>D</w:t>
      </w:r>
      <w:r>
        <w:t>emoscene</w:t>
      </w:r>
      <w:proofErr w:type="spellEnd"/>
      <w:r>
        <w:t xml:space="preserv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w:t>
      </w:r>
      <w:proofErr w:type="spellStart"/>
      <w:r w:rsidRPr="007D3EA3">
        <w:rPr>
          <w:rFonts w:ascii="Calibri" w:hAnsi="Calibri" w:cs="Calibri"/>
        </w:rPr>
        <w:t>Demoscene</w:t>
      </w:r>
      <w:proofErr w:type="spellEnd"/>
      <w:r w:rsidRPr="007D3EA3">
        <w:rPr>
          <w:rFonts w:ascii="Calibri" w:hAnsi="Calibri" w:cs="Calibri"/>
        </w:rPr>
        <w:t>,” 2019)</w:t>
      </w:r>
      <w:r>
        <w:fldChar w:fldCharType="end"/>
      </w:r>
      <w:r>
        <w:t xml:space="preserve"> Which has embraced “</w:t>
      </w:r>
      <w:proofErr w:type="spellStart"/>
      <w:r w:rsidR="00F11C17">
        <w:t>S</w:t>
      </w:r>
      <w:r>
        <w:t>hadertoy</w:t>
      </w:r>
      <w:proofErr w:type="spellEnd"/>
      <w:r>
        <w:t>”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proofErr w:type="spellStart"/>
      <w:r w:rsidR="00E1618E">
        <w:t>S</w:t>
      </w:r>
      <w:r w:rsidR="00D07F65">
        <w:t>hadertoy</w:t>
      </w:r>
      <w:proofErr w:type="spellEnd"/>
      <w:r w:rsidR="00D07F65">
        <w:t xml:space="preserve">” creations </w:t>
      </w:r>
      <w:r w:rsidR="00E0727E">
        <w:t>and creations</w:t>
      </w:r>
      <w:r w:rsidR="00D07F65">
        <w:t xml:space="preserve"> by the “</w:t>
      </w:r>
      <w:proofErr w:type="spellStart"/>
      <w:r w:rsidR="00F11C17">
        <w:t>D</w:t>
      </w:r>
      <w:r w:rsidR="00D07F65">
        <w:t>emoscene</w:t>
      </w:r>
      <w:proofErr w:type="spellEnd"/>
      <w:r w:rsidR="00D07F65">
        <w:t>”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54CC3034" w:rsidR="006F1C1D" w:rsidRDefault="006F1C1D" w:rsidP="00FB0E0C">
      <w:r>
        <w:t xml:space="preserve">In this paper </w:t>
      </w:r>
      <w:r w:rsidR="002F67CA">
        <w:t>we will discus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lastRenderedPageBreak/>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7C825FE"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408B4">
        <w:t xml:space="preserve">Figure </w:t>
      </w:r>
      <w:r w:rsidR="00C408B4">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3029407" w:rsidR="00E67AE1" w:rsidRDefault="00CE1B26" w:rsidP="00CE1B26">
      <w:pPr>
        <w:pStyle w:val="Caption"/>
        <w:jc w:val="center"/>
      </w:pPr>
      <w:bookmarkStart w:id="8" w:name="_Ref186380065"/>
      <w:bookmarkStart w:id="9" w:name="_Ref186380055"/>
      <w:bookmarkStart w:id="10" w:name="_Toc187561951"/>
      <w:r>
        <w:t xml:space="preserve">Figure </w:t>
      </w:r>
      <w:r w:rsidR="00A22466">
        <w:fldChar w:fldCharType="begin"/>
      </w:r>
      <w:r w:rsidR="00A22466">
        <w:instrText xml:space="preserve"> SEQ Figure \* ARABIC </w:instrText>
      </w:r>
      <w:r w:rsidR="00A22466">
        <w:fldChar w:fldCharType="separate"/>
      </w:r>
      <w:r w:rsidR="00C408B4">
        <w:rPr>
          <w:noProof/>
        </w:rPr>
        <w:t>1</w:t>
      </w:r>
      <w:r w:rsidR="00A22466">
        <w:rPr>
          <w:noProof/>
        </w:rPr>
        <w:fldChar w:fldCharType="end"/>
      </w:r>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F8F2F2F"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408B4">
        <w:t xml:space="preserve">Figure </w:t>
      </w:r>
      <w:r w:rsidR="00C408B4">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48C7959" w:rsidR="00AD6D43" w:rsidRDefault="00E401A5" w:rsidP="00BB7D2D">
      <w:pPr>
        <w:pStyle w:val="Caption"/>
        <w:jc w:val="center"/>
      </w:pPr>
      <w:bookmarkStart w:id="11" w:name="_Ref186380208"/>
      <w:bookmarkStart w:id="12" w:name="_Toc187561952"/>
      <w:r>
        <w:t xml:space="preserve">Figure </w:t>
      </w:r>
      <w:r w:rsidR="00A22466">
        <w:fldChar w:fldCharType="begin"/>
      </w:r>
      <w:r w:rsidR="00A22466">
        <w:instrText xml:space="preserve"> SEQ Figure \* ARABIC </w:instrText>
      </w:r>
      <w:r w:rsidR="00A22466">
        <w:fldChar w:fldCharType="separate"/>
      </w:r>
      <w:r w:rsidR="00C408B4">
        <w:rPr>
          <w:noProof/>
        </w:rPr>
        <w:t>2</w:t>
      </w:r>
      <w:r w:rsidR="00A22466">
        <w:rPr>
          <w:noProof/>
        </w:rPr>
        <w:fldChar w:fldCharType="end"/>
      </w:r>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593FED78" w:rsidR="00BA041F" w:rsidRDefault="0028701B" w:rsidP="0028701B">
      <w:r>
        <w:t>For scenario 1 (</w:t>
      </w:r>
      <w:r>
        <w:fldChar w:fldCharType="begin"/>
      </w:r>
      <w:r>
        <w:instrText xml:space="preserve"> REF _Ref187403749 \r \h </w:instrText>
      </w:r>
      <w:r>
        <w:fldChar w:fldCharType="separate"/>
      </w:r>
      <w:r w:rsidR="00C408B4">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13C99887" w:rsidR="00845D8A" w:rsidRDefault="00F639FF" w:rsidP="00F639FF">
      <w:pPr>
        <w:pStyle w:val="Caption"/>
        <w:jc w:val="center"/>
      </w:pPr>
      <w:bookmarkStart w:id="16" w:name="_Toc187561953"/>
      <w:r>
        <w:t xml:space="preserve">Figure </w:t>
      </w:r>
      <w:r w:rsidR="00A22466">
        <w:fldChar w:fldCharType="begin"/>
      </w:r>
      <w:r w:rsidR="00A22466">
        <w:instrText xml:space="preserve"> SEQ Figure \* ARABIC </w:instrText>
      </w:r>
      <w:r w:rsidR="00A22466">
        <w:fldChar w:fldCharType="separate"/>
      </w:r>
      <w:r w:rsidR="00C408B4">
        <w:rPr>
          <w:noProof/>
        </w:rPr>
        <w:t>3</w:t>
      </w:r>
      <w:r w:rsidR="00A22466">
        <w:rPr>
          <w:noProof/>
        </w:rPr>
        <w:fldChar w:fldCharType="end"/>
      </w:r>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7022FC09" w:rsidR="00BA33E7" w:rsidRDefault="002C2494" w:rsidP="00864D8F">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C408B4">
        <w:t xml:space="preserve">Figure </w:t>
      </w:r>
      <w:r w:rsidR="00C408B4">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C408B4">
        <w:t xml:space="preserve">Figure </w:t>
      </w:r>
      <w:r w:rsidR="00C408B4">
        <w:rPr>
          <w:noProof/>
        </w:rPr>
        <w:t>1</w:t>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xml:space="preserve">, n.d.; Kay &amp; </w:t>
      </w:r>
      <w:proofErr w:type="spellStart"/>
      <w:r w:rsidR="00662ACB" w:rsidRPr="00662ACB">
        <w:rPr>
          <w:rFonts w:ascii="Calibri" w:hAnsi="Calibri" w:cs="Calibri"/>
        </w:rPr>
        <w:t>Kajiya</w:t>
      </w:r>
      <w:proofErr w:type="spellEnd"/>
      <w:r w:rsidR="00662ACB" w:rsidRPr="00662ACB">
        <w:rPr>
          <w:rFonts w:ascii="Calibri" w:hAnsi="Calibri" w:cs="Calibri"/>
        </w:rPr>
        <w:t>,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097E344" w:rsidR="00BA33E7" w:rsidRDefault="00BA33E7" w:rsidP="00BA33E7">
      <w:pPr>
        <w:pStyle w:val="Caption"/>
        <w:jc w:val="center"/>
      </w:pPr>
      <w:bookmarkStart w:id="17" w:name="_Ref186400061"/>
      <w:bookmarkStart w:id="18" w:name="_Toc187561954"/>
      <w:r>
        <w:t xml:space="preserve">Figure </w:t>
      </w:r>
      <w:r w:rsidR="00A22466">
        <w:fldChar w:fldCharType="begin"/>
      </w:r>
      <w:r w:rsidR="00A22466">
        <w:instrText xml:space="preserve"> SEQ Figure \* ARABIC </w:instrText>
      </w:r>
      <w:r w:rsidR="00A22466">
        <w:fldChar w:fldCharType="separate"/>
      </w:r>
      <w:r w:rsidR="00C408B4">
        <w:rPr>
          <w:noProof/>
        </w:rPr>
        <w:t>4</w:t>
      </w:r>
      <w:r w:rsidR="00A22466">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12C128B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408B4">
        <w:t xml:space="preserve">Figure </w:t>
      </w:r>
      <w:r w:rsidR="00C408B4">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3BCC828"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408B4">
        <w:t xml:space="preserve">Figure </w:t>
      </w:r>
      <w:r w:rsidR="00C408B4">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500212B8">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B32E014" w:rsidR="00BA33E7" w:rsidRDefault="00FB6A3B" w:rsidP="00FB6A3B">
      <w:pPr>
        <w:pStyle w:val="Caption"/>
        <w:jc w:val="center"/>
      </w:pPr>
      <w:bookmarkStart w:id="19" w:name="_Ref187423976"/>
      <w:bookmarkStart w:id="20" w:name="_Toc187561955"/>
      <w:r>
        <w:t xml:space="preserve">Figure </w:t>
      </w:r>
      <w:r w:rsidR="00A22466">
        <w:fldChar w:fldCharType="begin"/>
      </w:r>
      <w:r w:rsidR="00A22466">
        <w:instrText xml:space="preserve"> SEQ Figure \* ARABIC </w:instrText>
      </w:r>
      <w:r w:rsidR="00A22466">
        <w:fldChar w:fldCharType="separate"/>
      </w:r>
      <w:r w:rsidR="00C408B4">
        <w:rPr>
          <w:noProof/>
        </w:rPr>
        <w:t>5</w:t>
      </w:r>
      <w:r w:rsidR="00A22466">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4032D8B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408B4">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31B14D7" w14:textId="77777777" w:rsidR="00C408B4" w:rsidRDefault="00882F76" w:rsidP="00C1315F">
      <w:pPr>
        <w:pStyle w:val="PseudoCode"/>
      </w:pPr>
      <w:r>
        <w:t>Th</w:t>
      </w:r>
      <w:r w:rsidR="00913BB9">
        <w:t xml:space="preserve">is </w:t>
      </w:r>
      <w:r>
        <w:t>metric (</w:t>
      </w:r>
      <w:proofErr w:type="spellStart"/>
      <w:r w:rsidR="00410428">
        <w:t>left</w:t>
      </w:r>
      <w:r w:rsidR="005C19CB">
        <w:t>Cost</w:t>
      </w:r>
      <w:proofErr w:type="spellEnd"/>
      <w:r w:rsidR="005C19CB">
        <w:t xml:space="preserve"> </w:t>
      </w:r>
      <w:r w:rsidR="00E41E02">
        <w:t xml:space="preserve">line </w:t>
      </w:r>
      <w:r w:rsidR="0059148D">
        <w:t>1</w:t>
      </w:r>
      <w:r w:rsidR="00F706A7">
        <w:t>2</w:t>
      </w:r>
      <w:r w:rsidR="00E41E02">
        <w:t xml:space="preserve"> </w:t>
      </w:r>
      <w:r w:rsidR="005C19CB">
        <w:t xml:space="preserve">and </w:t>
      </w:r>
      <w:proofErr w:type="spellStart"/>
      <w:r w:rsidR="00410428">
        <w:t>right</w:t>
      </w:r>
      <w:r w:rsidR="005C19CB">
        <w:t>Cost</w:t>
      </w:r>
      <w:proofErr w:type="spellEnd"/>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C408B4">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C408B4">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w:t>
      </w:r>
      <w:proofErr w:type="spellStart"/>
      <w:r>
        <w:rPr>
          <w:rFonts w:ascii="Consolas" w:hAnsi="Consolas" w:cs="Courier New"/>
          <w:color w:val="000000"/>
          <w:sz w:val="17"/>
          <w:szCs w:val="17"/>
        </w:rPr>
        <w:t>bestAxis</w:t>
      </w:r>
      <w:proofErr w:type="spellEnd"/>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proofErr w:type="gramStart"/>
      <w:r>
        <w:rPr>
          <w:rFonts w:ascii="Consolas" w:hAnsi="Consolas" w:cs="Courier New"/>
          <w:color w:val="000000"/>
          <w:sz w:val="17"/>
          <w:szCs w:val="17"/>
        </w:rPr>
        <w:t>currentAxis</w:t>
      </w:r>
      <w:proofErr w:type="spellEnd"/>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Objects</w:t>
      </w:r>
      <w:proofErr w:type="spellEnd"/>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Objects</w:t>
      </w:r>
      <w:proofErr w:type="spellEnd"/>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Cost</w:t>
      </w:r>
      <w:proofErr w:type="spellEnd"/>
      <w:r>
        <w:rPr>
          <w:rFonts w:ascii="Consolas" w:hAnsi="Consolas" w:cs="Courier New"/>
          <w:color w:val="000000"/>
          <w:sz w:val="17"/>
          <w:szCs w:val="17"/>
        </w:rPr>
        <w:t xml:space="preserve">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42AA211E" w:rsidR="004D6C49" w:rsidRDefault="004D6C49" w:rsidP="004D6C49">
      <w:pPr>
        <w:pStyle w:val="Caption"/>
        <w:jc w:val="center"/>
      </w:pPr>
      <w:bookmarkStart w:id="27" w:name="_Ref187490710"/>
      <w:bookmarkStart w:id="28" w:name="_Toc187561956"/>
      <w:r>
        <w:t xml:space="preserve">Figure </w:t>
      </w:r>
      <w:r w:rsidR="00A22466">
        <w:fldChar w:fldCharType="begin"/>
      </w:r>
      <w:r w:rsidR="00A22466">
        <w:instrText xml:space="preserve"> SEQ Figure \* ARABIC </w:instrText>
      </w:r>
      <w:r w:rsidR="00A22466">
        <w:fldChar w:fldCharType="separate"/>
      </w:r>
      <w:r w:rsidR="00C408B4">
        <w:rPr>
          <w:noProof/>
        </w:rPr>
        <w:t>6</w:t>
      </w:r>
      <w:r w:rsidR="00A22466">
        <w:rPr>
          <w:noProof/>
        </w:rPr>
        <w:fldChar w:fldCharType="end"/>
      </w:r>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w:t>
      </w:r>
      <w:proofErr w:type="spellStart"/>
      <w:r w:rsidR="003909FF">
        <w:t>fbx</w:t>
      </w:r>
      <w:proofErr w:type="spellEnd"/>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02F938EA"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408B4">
        <w:t xml:space="preserve">Figure </w:t>
      </w:r>
      <w:r w:rsidR="00C408B4">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E0DEC2A" w:rsidR="00B87651" w:rsidRDefault="00B87651" w:rsidP="00B87651">
      <w:pPr>
        <w:pStyle w:val="Caption"/>
        <w:jc w:val="center"/>
      </w:pPr>
      <w:bookmarkStart w:id="30" w:name="_Ref186444364"/>
      <w:bookmarkStart w:id="31" w:name="_Ref186444358"/>
      <w:bookmarkStart w:id="32" w:name="_Toc187561957"/>
      <w:r>
        <w:t xml:space="preserve">Figure </w:t>
      </w:r>
      <w:r w:rsidR="00A22466">
        <w:fldChar w:fldCharType="begin"/>
      </w:r>
      <w:r w:rsidR="00A22466">
        <w:instrText xml:space="preserve"> SEQ Figure \* ARABIC </w:instrText>
      </w:r>
      <w:r w:rsidR="00A22466">
        <w:fldChar w:fldCharType="separate"/>
      </w:r>
      <w:r w:rsidR="00C408B4">
        <w:rPr>
          <w:noProof/>
        </w:rPr>
        <w:t>7</w:t>
      </w:r>
      <w:r w:rsidR="00A22466">
        <w:rPr>
          <w:noProof/>
        </w:rPr>
        <w:fldChar w:fldCharType="end"/>
      </w:r>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421DAE52" w14:textId="77777777" w:rsidR="00C408B4"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408B4">
        <w:t xml:space="preserve">Figure </w:t>
      </w:r>
      <w:r w:rsidR="00C408B4">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t>
      </w:r>
      <w:r w:rsidR="00943C5D">
        <w:lastRenderedPageBreak/>
        <w:t xml:space="preserve">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w:t>
      </w:r>
      <w:proofErr w:type="spellStart"/>
      <w:r w:rsidR="00E51743" w:rsidRPr="00E51743">
        <w:rPr>
          <w:rFonts w:ascii="Calibri" w:hAnsi="Calibri" w:cs="Calibri"/>
        </w:rPr>
        <w:t>Devred</w:t>
      </w:r>
      <w:proofErr w:type="spellEnd"/>
      <w:r w:rsidR="00E51743" w:rsidRPr="00E51743">
        <w:rPr>
          <w:rFonts w:ascii="Calibri" w:hAnsi="Calibri" w:cs="Calibri"/>
        </w:rPr>
        <w:t>, 2022)</w:t>
      </w:r>
      <w:r w:rsidR="00E51743">
        <w:fldChar w:fldCharType="end"/>
      </w:r>
      <w:r w:rsidR="00DE60E1">
        <w:fldChar w:fldCharType="begin"/>
      </w:r>
      <w:r w:rsidR="00DE60E1">
        <w:instrText xml:space="preserve"> REF PseudoCodeDistanceToScene \h </w:instrText>
      </w:r>
      <w:r w:rsidR="00DE60E1">
        <w:fldChar w:fldCharType="separate"/>
      </w:r>
      <w:r w:rsidR="00C408B4">
        <w:t>Pseudo code distance to scene</w:t>
      </w:r>
    </w:p>
    <w:p w14:paraId="4F1223AA" w14:textId="07B564A5" w:rsidR="00DE60E1" w:rsidRDefault="00DE60E1" w:rsidP="00DE60E1">
      <w:r>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DAFEF3D" w:rsidR="000862AC" w:rsidRDefault="003D24C8" w:rsidP="00A307D4">
      <w:pPr>
        <w:pStyle w:val="Caption"/>
        <w:jc w:val="center"/>
      </w:pPr>
      <w:bookmarkStart w:id="34" w:name="_Ref186446781"/>
      <w:bookmarkStart w:id="35" w:name="_Toc187561958"/>
      <w:r>
        <w:t xml:space="preserve">Figure </w:t>
      </w:r>
      <w:r w:rsidR="00A22466">
        <w:fldChar w:fldCharType="begin"/>
      </w:r>
      <w:r w:rsidR="00A22466">
        <w:instrText xml:space="preserve"> SEQ Figure \* ARABIC </w:instrText>
      </w:r>
      <w:r w:rsidR="00A22466">
        <w:fldChar w:fldCharType="separate"/>
      </w:r>
      <w:r w:rsidR="00C408B4">
        <w:rPr>
          <w:noProof/>
        </w:rPr>
        <w:t>8</w:t>
      </w:r>
      <w:r w:rsidR="00A22466">
        <w:rPr>
          <w:noProof/>
        </w:rPr>
        <w:fldChar w:fldCharType="end"/>
      </w:r>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5FE261A6" w:rsidR="001B5A52"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36692556"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w:t>
      </w:r>
      <w:proofErr w:type="spellStart"/>
      <w:r>
        <w:t>Shadertoy</w:t>
      </w:r>
      <w:proofErr w:type="spellEnd"/>
      <w:r>
        <w:t>”.</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w:t>
      </w:r>
      <w:proofErr w:type="spellStart"/>
      <w:r>
        <w:t>Shadertoy</w:t>
      </w:r>
      <w:proofErr w:type="spellEnd"/>
      <w:r>
        <w:t>”.</w:t>
      </w:r>
    </w:p>
    <w:p w14:paraId="0FD44461" w14:textId="7FBED272" w:rsidR="00ED39B9"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3FC76CAF" w14:textId="722B4C7C" w:rsidR="000D5C84" w:rsidRDefault="006C0873" w:rsidP="00785CFF">
      <w:pPr>
        <w:pStyle w:val="Heading2"/>
      </w:pPr>
      <w:bookmarkStart w:id="39" w:name="_Toc187507495"/>
      <w:r>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1CF19737" w:rsidR="00AB2CB4" w:rsidRDefault="00AB2CB4" w:rsidP="00CC329E">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C408B4">
        <w:t>5.1.2.1</w:t>
      </w:r>
      <w:r w:rsidR="0098681B">
        <w:fldChar w:fldCharType="end"/>
      </w:r>
      <w:r w:rsidR="0098681B">
        <w:t>)</w:t>
      </w:r>
      <w:r>
        <w:t xml:space="preserve">. However, when working with those, every point is known in world space, allowing for easy construction of the axis aligned bounding box. </w:t>
      </w:r>
    </w:p>
    <w:p w14:paraId="798F4F9B" w14:textId="4D6DED62" w:rsidR="0060320D" w:rsidRDefault="002B56A7" w:rsidP="00CC329E">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408B4">
        <w:t>6.2.5</w:t>
      </w:r>
      <w:r w:rsidR="003561A4">
        <w:fldChar w:fldCharType="end"/>
      </w:r>
      <w:r w:rsidR="0060320D">
        <w:t>.</w:t>
      </w:r>
    </w:p>
    <w:p w14:paraId="0AFF65FD" w14:textId="79AB54A3"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408B4">
        <w:t xml:space="preserve">Figure </w:t>
      </w:r>
      <w:r w:rsidR="00C408B4">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408B4">
        <w:t xml:space="preserve">Figure </w:t>
      </w:r>
      <w:r w:rsidR="00C408B4">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C408B4">
        <w:t>0</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C408B4">
        <w:t>6.2.2</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lastRenderedPageBreak/>
              <w:drawing>
                <wp:inline distT="0" distB="0" distL="0" distR="0" wp14:anchorId="2090D31B" wp14:editId="1A1EF19E">
                  <wp:extent cx="1973275" cy="1973275"/>
                  <wp:effectExtent l="0" t="0" r="8255" b="8255"/>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77846" cy="1977846"/>
                          </a:xfrm>
                          <a:prstGeom prst="rect">
                            <a:avLst/>
                          </a:prstGeom>
                          <a:noFill/>
                          <a:ln>
                            <a:noFill/>
                          </a:ln>
                        </pic:spPr>
                      </pic:pic>
                    </a:graphicData>
                  </a:graphic>
                </wp:inline>
              </w:drawing>
            </w:r>
          </w:p>
          <w:p w14:paraId="30FC6E59" w14:textId="76A18F5D" w:rsidR="00890BA6" w:rsidRDefault="0018120C" w:rsidP="0018120C">
            <w:pPr>
              <w:pStyle w:val="Caption"/>
              <w:jc w:val="center"/>
            </w:pPr>
            <w:bookmarkStart w:id="41" w:name="_Ref187510579"/>
            <w:bookmarkStart w:id="42" w:name="_Toc187561959"/>
            <w:r>
              <w:t xml:space="preserve">Figure </w:t>
            </w:r>
            <w:r w:rsidR="00A22466">
              <w:fldChar w:fldCharType="begin"/>
            </w:r>
            <w:r w:rsidR="00A22466">
              <w:instrText xml:space="preserve"> SEQ Figure \* ARABIC </w:instrText>
            </w:r>
            <w:r w:rsidR="00A22466">
              <w:fldChar w:fldCharType="separate"/>
            </w:r>
            <w:r w:rsidR="00C408B4">
              <w:rPr>
                <w:noProof/>
              </w:rPr>
              <w:t>9</w:t>
            </w:r>
            <w:r w:rsidR="00A22466">
              <w:rPr>
                <w:noProof/>
              </w:rPr>
              <w:fldChar w:fldCharType="end"/>
            </w:r>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6FDD34B2">
                  <wp:extent cx="1972945" cy="1972945"/>
                  <wp:effectExtent l="0" t="0" r="8255" b="8255"/>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6866" cy="1986866"/>
                          </a:xfrm>
                          <a:prstGeom prst="rect">
                            <a:avLst/>
                          </a:prstGeom>
                          <a:noFill/>
                          <a:ln>
                            <a:noFill/>
                          </a:ln>
                        </pic:spPr>
                      </pic:pic>
                    </a:graphicData>
                  </a:graphic>
                </wp:inline>
              </w:drawing>
            </w:r>
          </w:p>
          <w:p w14:paraId="5F220CB2" w14:textId="5D7D3E0B" w:rsidR="00890BA6" w:rsidRDefault="003D2B0B" w:rsidP="003D2B0B">
            <w:pPr>
              <w:pStyle w:val="Caption"/>
              <w:jc w:val="center"/>
            </w:pPr>
            <w:bookmarkStart w:id="43" w:name="_Ref187510594"/>
            <w:bookmarkStart w:id="44" w:name="_Toc187561960"/>
            <w:r>
              <w:t xml:space="preserve">Figure </w:t>
            </w:r>
            <w:r w:rsidR="00A22466">
              <w:fldChar w:fldCharType="begin"/>
            </w:r>
            <w:r w:rsidR="00A22466">
              <w:instrText xml:space="preserve"> SEQ Figure \* ARABIC </w:instrText>
            </w:r>
            <w:r w:rsidR="00A22466">
              <w:fldChar w:fldCharType="separate"/>
            </w:r>
            <w:r w:rsidR="00C408B4">
              <w:rPr>
                <w:noProof/>
              </w:rPr>
              <w:t>10</w:t>
            </w:r>
            <w:r w:rsidR="00A22466">
              <w:rPr>
                <w:noProof/>
              </w:rPr>
              <w:fldChar w:fldCharType="end"/>
            </w:r>
            <w:bookmarkEnd w:id="43"/>
            <w:r>
              <w:t xml:space="preserve">: </w:t>
            </w:r>
            <w:r w:rsidRPr="002F5BDD">
              <w:t xml:space="preserve">Example of </w:t>
            </w:r>
            <w:r>
              <w:t xml:space="preserve">Box </w:t>
            </w:r>
            <w:r w:rsidRPr="002F5BDD">
              <w:t>Early Out</w:t>
            </w:r>
            <w:bookmarkEnd w:id="44"/>
          </w:p>
        </w:tc>
      </w:tr>
    </w:tbl>
    <w:p w14:paraId="29C8CD70" w14:textId="2B6A782C" w:rsidR="00AB43C2" w:rsidRDefault="00614D04" w:rsidP="00CC3A8E">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408B4">
        <w:t xml:space="preserve">Figure </w:t>
      </w:r>
      <w:r w:rsidR="00C408B4">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408B4">
        <w:t xml:space="preserve">Figure </w:t>
      </w:r>
      <w:r w:rsidR="00C408B4">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408B4">
        <w:t xml:space="preserve">Figure </w:t>
      </w:r>
      <w:r w:rsidR="00C408B4">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408B4">
        <w:t xml:space="preserve">Figure </w:t>
      </w:r>
      <w:r w:rsidR="00C408B4">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w:t>
      </w:r>
      <w:r w:rsidR="00607228">
        <w:rPr>
          <w:rFonts w:ascii="Consolas" w:hAnsi="Consolas" w:cs="Courier New"/>
          <w:color w:val="660066"/>
          <w:sz w:val="17"/>
          <w:szCs w:val="17"/>
        </w:rPr>
        <w:t>Distanc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77777777" w:rsidR="002623FA" w:rsidRDefault="00D32C2D" w:rsidP="00CC329E">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xtRadius</w:t>
      </w:r>
      <w:proofErr w:type="spellEnd"/>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3AB221A6" w:rsidR="00C0349F" w:rsidRDefault="00C0349F" w:rsidP="00CC329E">
      <w:r>
        <w:lastRenderedPageBreak/>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571C2D48" w:rsidR="00660F8A" w:rsidRDefault="002B1FA0" w:rsidP="00933139">
      <w:r>
        <w:t xml:space="preserve">Below you can find the formula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43E0ABFA" w:rsidR="00B93E31"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w:t>
      </w:r>
      <w:proofErr w:type="spellStart"/>
      <w:r w:rsidR="00B93E31">
        <w:t>xz</w:t>
      </w:r>
      <w:proofErr w:type="spellEnd"/>
      <w:r w:rsidR="00B93E31">
        <w:t>-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57AF2AC7" w14:textId="55346BF1" w:rsidR="000776EB" w:rsidRDefault="000776EB" w:rsidP="00B93E31">
      <w:pPr>
        <w:pStyle w:val="Heading3"/>
      </w:pPr>
      <w:r>
        <w:t>Box Early Out</w:t>
      </w:r>
      <w:bookmarkEnd w:id="47"/>
      <w:bookmarkEnd w:id="48"/>
    </w:p>
    <w:p w14:paraId="7608EF54" w14:textId="77777777" w:rsidR="000776EB" w:rsidRDefault="000776EB" w:rsidP="000776EB">
      <w:pPr>
        <w:pStyle w:val="Heading4"/>
      </w:pPr>
      <w:r>
        <w:t>Constructing the boundaries</w:t>
      </w:r>
    </w:p>
    <w:p w14:paraId="4FD25DF4" w14:textId="77777777" w:rsidR="000776EB" w:rsidRDefault="000776EB" w:rsidP="000776EB">
      <w:r>
        <w:t xml:space="preserve">The following approach was used to approximate the boundaries of a box around any underlying SDF. </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r>
        <w:lastRenderedPageBreak/>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287DC80A"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 xml:space="preserve">box enclosing the SDF.  </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proofErr w:type="spellStart"/>
      <w:r>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2EC5D9A5" w:rsidR="00A57740" w:rsidRDefault="00A5378D" w:rsidP="00A57740">
      <w:r>
        <w:t xml:space="preserve">Due to the nature of the box </w:t>
      </w:r>
      <w:proofErr w:type="gramStart"/>
      <w:r>
        <w:t>SDF</w:t>
      </w:r>
      <w:proofErr w:type="gramEnd"/>
      <w:r>
        <w:t xml:space="preserve">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9" w:name="_Toc187507499"/>
      <w:r>
        <w:t>Testing</w:t>
      </w:r>
      <w:bookmarkEnd w:id="49"/>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lastRenderedPageBreak/>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3C3C6425" w:rsidR="00B40C3C" w:rsidRPr="009F0A0F"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50" w:name="_Toc187507500"/>
      <w:bookmarkStart w:id="51" w:name="_Ref187509670"/>
      <w:r>
        <w:t>Results</w:t>
      </w:r>
      <w:bookmarkEnd w:id="50"/>
      <w:bookmarkEnd w:id="51"/>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2625FF02" w:rsidR="00D534D5" w:rsidRDefault="00F4054B" w:rsidP="00F4054B">
            <w:pPr>
              <w:pStyle w:val="Caption"/>
              <w:jc w:val="center"/>
            </w:pPr>
            <w:bookmarkStart w:id="52" w:name="_Toc187561961"/>
            <w:r>
              <w:t xml:space="preserve">Figure </w:t>
            </w:r>
            <w:r w:rsidR="00A22466">
              <w:fldChar w:fldCharType="begin"/>
            </w:r>
            <w:r w:rsidR="00A22466">
              <w:instrText xml:space="preserve"> SEQ Figure \* ARABIC </w:instrText>
            </w:r>
            <w:r w:rsidR="00A22466">
              <w:fldChar w:fldCharType="separate"/>
            </w:r>
            <w:r w:rsidR="00C408B4">
              <w:rPr>
                <w:noProof/>
              </w:rPr>
              <w:t>11</w:t>
            </w:r>
            <w:r w:rsidR="00A22466">
              <w:rPr>
                <w:noProof/>
              </w:rPr>
              <w:fldChar w:fldCharType="end"/>
            </w:r>
            <w:r>
              <w:t xml:space="preserve">: </w:t>
            </w:r>
            <w:r w:rsidR="008C7B24">
              <w:t>Normal shot l</w:t>
            </w:r>
            <w:r>
              <w:t>ink SDF in experiment</w:t>
            </w:r>
            <w:bookmarkEnd w:id="52"/>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lastRenderedPageBreak/>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B4922D5" w:rsidR="00A5579A" w:rsidRDefault="006E0FE5" w:rsidP="006E0FE5">
            <w:pPr>
              <w:pStyle w:val="Caption"/>
              <w:jc w:val="center"/>
            </w:pPr>
            <w:bookmarkStart w:id="53" w:name="_Toc187561962"/>
            <w:r>
              <w:t xml:space="preserve">Figure </w:t>
            </w:r>
            <w:r w:rsidR="00A22466">
              <w:fldChar w:fldCharType="begin"/>
            </w:r>
            <w:r w:rsidR="00A22466">
              <w:instrText xml:space="preserve"> SEQ Figure \* ARABIC </w:instrText>
            </w:r>
            <w:r w:rsidR="00A22466">
              <w:fldChar w:fldCharType="separate"/>
            </w:r>
            <w:r w:rsidR="00C408B4">
              <w:rPr>
                <w:noProof/>
              </w:rPr>
              <w:t>12</w:t>
            </w:r>
            <w:r w:rsidR="00A22466">
              <w:rPr>
                <w:noProof/>
              </w:rPr>
              <w:fldChar w:fldCharType="end"/>
            </w:r>
            <w:r>
              <w:t xml:space="preserve">: </w:t>
            </w:r>
            <w:r w:rsidR="00D54B14">
              <w:t>Normal shot</w:t>
            </w:r>
            <w:r w:rsidR="00D501DA">
              <w:t xml:space="preserve"> p</w:t>
            </w:r>
            <w:r>
              <w:t xml:space="preserve">yramid </w:t>
            </w:r>
            <w:r w:rsidR="00B76C46">
              <w:t>SDF in experiment</w:t>
            </w:r>
            <w:bookmarkEnd w:id="53"/>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a considerable part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 xml:space="preserve">When early out is enabled, the frame time of the box is always faster than the sphere. </w:t>
            </w:r>
            <w:r w:rsidR="00602C66">
              <w:t>Performance for t</w:t>
            </w:r>
            <w:r>
              <w:t xml:space="preserve">he pyramid </w:t>
            </w:r>
            <w:r w:rsidR="00602C66">
              <w:t xml:space="preserve">benefits most from a box early out and </w:t>
            </w:r>
            <w:proofErr w:type="gramStart"/>
            <w:r w:rsidR="00602C66">
              <w:t>actually suffers</w:t>
            </w:r>
            <w:proofErr w:type="gramEnd"/>
            <w:r w:rsidR="00602C66">
              <w:t xml:space="preserve"> from a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lastRenderedPageBreak/>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C062DBC" w:rsidR="00535D56" w:rsidRDefault="0082516E" w:rsidP="0082516E">
            <w:pPr>
              <w:pStyle w:val="Caption"/>
              <w:jc w:val="center"/>
            </w:pPr>
            <w:bookmarkStart w:id="54" w:name="_Toc187561963"/>
            <w:r>
              <w:t xml:space="preserve">Figure </w:t>
            </w:r>
            <w:r w:rsidR="00A22466">
              <w:fldChar w:fldCharType="begin"/>
            </w:r>
            <w:r w:rsidR="00A22466">
              <w:instrText xml:space="preserve"> SEQ Figure \* ARABIC </w:instrText>
            </w:r>
            <w:r w:rsidR="00A22466">
              <w:fldChar w:fldCharType="separate"/>
            </w:r>
            <w:r w:rsidR="00C408B4">
              <w:rPr>
                <w:noProof/>
              </w:rPr>
              <w:t>13</w:t>
            </w:r>
            <w:r w:rsidR="00A22466">
              <w:rPr>
                <w:noProof/>
              </w:rPr>
              <w:fldChar w:fldCharType="end"/>
            </w:r>
            <w:r>
              <w:t xml:space="preserve">: </w:t>
            </w:r>
            <w:r w:rsidR="008C7B24">
              <w:t xml:space="preserve">Normal shot </w:t>
            </w:r>
            <w:r>
              <w:t xml:space="preserve">Mandel Bulb </w:t>
            </w:r>
            <w:r w:rsidR="006E0FE5">
              <w:t>SDF</w:t>
            </w:r>
            <w:r>
              <w:t xml:space="preserve"> in experiment</w:t>
            </w:r>
            <w:bookmarkEnd w:id="54"/>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05E957B4" w14:textId="6F9A5C43" w:rsidR="000472E5" w:rsidRDefault="00A8656A" w:rsidP="00A8656A">
      <w:pPr>
        <w:pStyle w:val="Heading2"/>
      </w:pPr>
      <w:bookmarkStart w:id="55" w:name="_Toc187507501"/>
      <w:r>
        <w:t>B</w:t>
      </w:r>
      <w:r w:rsidR="009E5EB5">
        <w:t>VHT</w:t>
      </w:r>
      <w:r>
        <w:t xml:space="preserve">ree for </w:t>
      </w:r>
      <w:r w:rsidR="00D3537D">
        <w:t>SDF</w:t>
      </w:r>
      <w:r>
        <w:t>s</w:t>
      </w:r>
      <w:bookmarkEnd w:id="55"/>
    </w:p>
    <w:p w14:paraId="213FE3B7" w14:textId="5DC68D31" w:rsidR="002C6EF6" w:rsidRDefault="00DC666C" w:rsidP="002C6EF6">
      <w:pPr>
        <w:pStyle w:val="Heading3"/>
      </w:pPr>
      <w:bookmarkStart w:id="56"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56"/>
    </w:p>
    <w:p w14:paraId="56C999D1" w14:textId="50FF4112"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tree must be created and represents the entire scene.</w:t>
      </w:r>
    </w:p>
    <w:p w14:paraId="4CE4A33A" w14:textId="7C6835BA" w:rsidR="00707F04" w:rsidRDefault="003A4BE7" w:rsidP="00107370">
      <w:pPr>
        <w:pStyle w:val="Heading3"/>
      </w:pPr>
      <w:bookmarkStart w:id="57" w:name="_Toc187507503"/>
      <w:r>
        <w:t>C</w:t>
      </w:r>
      <w:r w:rsidR="00107370">
        <w:t xml:space="preserve">onstructing the </w:t>
      </w:r>
      <w:r w:rsidR="00306752">
        <w:t>BVHT</w:t>
      </w:r>
      <w:r w:rsidR="00707F04">
        <w:t>ree</w:t>
      </w:r>
      <w:bookmarkEnd w:id="57"/>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420AEBAB" w14:textId="4D6AD911" w:rsidR="007E338E" w:rsidRDefault="007E338E">
      <w:pPr>
        <w:pStyle w:val="ListParagraph"/>
        <w:numPr>
          <w:ilvl w:val="0"/>
          <w:numId w:val="4"/>
        </w:numPr>
      </w:pPr>
      <w:r>
        <w:t>An SDF</w:t>
      </w:r>
    </w:p>
    <w:p w14:paraId="31C40530" w14:textId="77777777" w:rsidR="006556FD" w:rsidRDefault="006556FD">
      <w:pPr>
        <w:pStyle w:val="ListParagraph"/>
        <w:numPr>
          <w:ilvl w:val="0"/>
          <w:numId w:val="4"/>
        </w:numPr>
      </w:pPr>
    </w:p>
    <w:p w14:paraId="5E5835C1" w14:textId="60B361CC" w:rsidR="00A51D17" w:rsidRDefault="00A51D17" w:rsidP="00A51D17">
      <w:r>
        <w:t>There are 2 types of nodes:</w:t>
      </w:r>
    </w:p>
    <w:p w14:paraId="2D8D4DDA" w14:textId="5E22F6E0"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C408B4">
        <w:t xml:space="preserve">Figure </w:t>
      </w:r>
      <w:r w:rsidR="00C408B4">
        <w:rPr>
          <w:noProof/>
        </w:rPr>
        <w:t>14</w:t>
      </w:r>
      <w:r w:rsidR="001547AD">
        <w:fldChar w:fldCharType="end"/>
      </w:r>
      <w:r w:rsidR="001547AD">
        <w:t xml:space="preserve"> they are visualized by the full outline.</w:t>
      </w:r>
    </w:p>
    <w:p w14:paraId="09FCB88B" w14:textId="32680FFD"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C408B4">
        <w:t xml:space="preserve">Figure </w:t>
      </w:r>
      <w:r w:rsidR="00C408B4">
        <w:rPr>
          <w:noProof/>
        </w:rPr>
        <w:t>14</w:t>
      </w:r>
      <w:r w:rsidR="006D572F">
        <w:fldChar w:fldCharType="end"/>
      </w:r>
      <w:r w:rsidR="006D572F">
        <w:t xml:space="preserve"> they are visualized by the dotted outline.</w:t>
      </w:r>
    </w:p>
    <w:p w14:paraId="2FFE2339" w14:textId="77777777" w:rsidR="00BB7D2D" w:rsidRDefault="000C376B" w:rsidP="00BB7D2D">
      <w:pPr>
        <w:keepNext/>
        <w:jc w:val="center"/>
      </w:pPr>
      <w:r>
        <w:rPr>
          <w:noProof/>
        </w:rPr>
        <w:lastRenderedPageBreak/>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4179BD1A" w:rsidR="000C376B" w:rsidRDefault="00BB7D2D" w:rsidP="00BB7D2D">
      <w:pPr>
        <w:pStyle w:val="Caption"/>
        <w:jc w:val="center"/>
      </w:pPr>
      <w:bookmarkStart w:id="58" w:name="_Ref187562738"/>
      <w:bookmarkStart w:id="59" w:name="_Toc187561964"/>
      <w:r>
        <w:t xml:space="preserve">Figure </w:t>
      </w:r>
      <w:r w:rsidR="00A22466">
        <w:fldChar w:fldCharType="begin"/>
      </w:r>
      <w:r w:rsidR="00A22466">
        <w:instrText xml:space="preserve"> SEQ Figure \* ARABIC </w:instrText>
      </w:r>
      <w:r w:rsidR="00A22466">
        <w:fldChar w:fldCharType="separate"/>
      </w:r>
      <w:r w:rsidR="00C408B4">
        <w:rPr>
          <w:noProof/>
        </w:rPr>
        <w:t>14</w:t>
      </w:r>
      <w:r w:rsidR="00A22466">
        <w:rPr>
          <w:noProof/>
        </w:rPr>
        <w:fldChar w:fldCharType="end"/>
      </w:r>
      <w:bookmarkEnd w:id="5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59"/>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1D8CB2D6"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408B4">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0" w:name="PseudoCodeBVHConstruction"/>
      <w:r>
        <w:t>The pseudo code</w:t>
      </w:r>
    </w:p>
    <w:bookmarkEnd w:id="6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54C916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408B4">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1" w:name="_Toc187507504"/>
      <w:r>
        <w:t>U</w:t>
      </w:r>
      <w:r w:rsidR="00F02AAF">
        <w:t xml:space="preserve">sing the </w:t>
      </w:r>
      <w:r w:rsidR="0056383C">
        <w:t>BVHT</w:t>
      </w:r>
      <w:r w:rsidR="00F02AAF">
        <w:t>ree</w:t>
      </w:r>
      <w:bookmarkEnd w:id="61"/>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107018C" w14:textId="56DB3F16" w:rsidR="00F33851" w:rsidRDefault="00F33851" w:rsidP="00F33851">
      <w:pPr>
        <w:pStyle w:val="PseudoCode"/>
      </w:pPr>
      <w:bookmarkStart w:id="62" w:name="PseudoCodeBVHRoot"/>
      <w:r>
        <w:lastRenderedPageBreak/>
        <w:t>The pseudo code</w:t>
      </w:r>
    </w:p>
    <w:bookmarkEnd w:id="6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0AF2DEE3" w:rsidR="003D0F21"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408B4">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11E18665" w14:textId="41EDB25E" w:rsidR="0081372A" w:rsidRDefault="0081372A" w:rsidP="0081372A">
      <w:pPr>
        <w:pStyle w:val="PseudoCode"/>
      </w:pPr>
      <w:bookmarkStart w:id="63" w:name="PseudoCodeBVHTraversal"/>
      <w:r>
        <w:t>The pseudo code</w:t>
      </w:r>
    </w:p>
    <w:bookmarkEnd w:id="6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proofErr w:type="gramEnd"/>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proofErr w:type="spellEnd"/>
      <w:r w:rsidR="00F33851">
        <w:rPr>
          <w:rFonts w:ascii="Consolas" w:hAnsi="Consolas" w:cs="Courier New"/>
          <w:color w:val="666600"/>
          <w:sz w:val="17"/>
          <w:szCs w:val="17"/>
        </w:rPr>
        <w:t>-&gt;</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proofErr w:type="spellEnd"/>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4" w:name="_Toc187507505"/>
      <w:r>
        <w:t>T</w:t>
      </w:r>
      <w:r w:rsidR="00A214DA">
        <w:t>est</w:t>
      </w:r>
      <w:r w:rsidR="000E433F">
        <w:t>ing</w:t>
      </w:r>
      <w:bookmarkEnd w:id="64"/>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3989BC3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1A487EB9" w:rsidR="000E433F" w:rsidRDefault="000E433F" w:rsidP="000E433F">
      <w:r>
        <w:lastRenderedPageBreak/>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p>
    <w:p w14:paraId="48F0DAB5" w14:textId="672F63E5" w:rsidR="004F7809" w:rsidRDefault="004F7809" w:rsidP="004F7809">
      <w:pPr>
        <w:pStyle w:val="Heading3"/>
      </w:pPr>
      <w:bookmarkStart w:id="65" w:name="_Toc187507506"/>
      <w:r>
        <w:t>Results</w:t>
      </w:r>
      <w:bookmarkEnd w:id="6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3B790A02" w:rsidR="00D75679" w:rsidRDefault="00D75679" w:rsidP="00D75679">
            <w:pPr>
              <w:pStyle w:val="Caption"/>
              <w:jc w:val="center"/>
            </w:pPr>
            <w:bookmarkStart w:id="66" w:name="_Toc187561965"/>
            <w:r>
              <w:t xml:space="preserve">Figure </w:t>
            </w:r>
            <w:r w:rsidR="00A22466">
              <w:fldChar w:fldCharType="begin"/>
            </w:r>
            <w:r w:rsidR="00A22466">
              <w:instrText xml:space="preserve"> SEQ Figure \* ARABIC </w:instrText>
            </w:r>
            <w:r w:rsidR="00A22466">
              <w:fldChar w:fldCharType="separate"/>
            </w:r>
            <w:r w:rsidR="00C408B4">
              <w:rPr>
                <w:noProof/>
              </w:rPr>
              <w:t>15</w:t>
            </w:r>
            <w:r w:rsidR="00A22466">
              <w:rPr>
                <w:noProof/>
              </w:rPr>
              <w:fldChar w:fldCharType="end"/>
            </w:r>
            <w:r>
              <w:t>: Low complexity scene</w:t>
            </w:r>
            <w:bookmarkEnd w:id="66"/>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DFAABFF" w:rsidR="00483F55" w:rsidRDefault="00483F55" w:rsidP="00483F55">
            <w:pPr>
              <w:pStyle w:val="Caption"/>
              <w:jc w:val="center"/>
            </w:pPr>
            <w:bookmarkStart w:id="67" w:name="_Toc187561966"/>
            <w:r>
              <w:t xml:space="preserve">Figure </w:t>
            </w:r>
            <w:r w:rsidR="00A22466">
              <w:fldChar w:fldCharType="begin"/>
            </w:r>
            <w:r w:rsidR="00A22466">
              <w:instrText xml:space="preserve"> SEQ Figure \* ARABIC </w:instrText>
            </w:r>
            <w:r w:rsidR="00A22466">
              <w:fldChar w:fldCharType="separate"/>
            </w:r>
            <w:r w:rsidR="00C408B4">
              <w:rPr>
                <w:noProof/>
              </w:rPr>
              <w:t>16</w:t>
            </w:r>
            <w:r w:rsidR="00A22466">
              <w:rPr>
                <w:noProof/>
              </w:rPr>
              <w:fldChar w:fldCharType="end"/>
            </w:r>
            <w:r>
              <w:t>: Medium complexity scene</w:t>
            </w:r>
            <w:bookmarkEnd w:id="67"/>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61C6D46D" w:rsidR="00156651" w:rsidRDefault="00921ECF" w:rsidP="00921ECF">
            <w:pPr>
              <w:pStyle w:val="Caption"/>
              <w:jc w:val="center"/>
            </w:pPr>
            <w:bookmarkStart w:id="68" w:name="_Toc187561967"/>
            <w:r>
              <w:t xml:space="preserve">Figure </w:t>
            </w:r>
            <w:r w:rsidR="00A22466">
              <w:fldChar w:fldCharType="begin"/>
            </w:r>
            <w:r w:rsidR="00A22466">
              <w:instrText xml:space="preserve"> SEQ Figure \* ARABIC </w:instrText>
            </w:r>
            <w:r w:rsidR="00A22466">
              <w:fldChar w:fldCharType="separate"/>
            </w:r>
            <w:r w:rsidR="00C408B4">
              <w:rPr>
                <w:noProof/>
              </w:rPr>
              <w:t>17</w:t>
            </w:r>
            <w:r w:rsidR="00A22466">
              <w:rPr>
                <w:noProof/>
              </w:rPr>
              <w:fldChar w:fldCharType="end"/>
            </w:r>
            <w:r>
              <w:t xml:space="preserve">: </w:t>
            </w:r>
            <w:r w:rsidRPr="004D2104">
              <w:t>High complexity scene</w:t>
            </w:r>
            <w:bookmarkEnd w:id="68"/>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69" w:name="_Toc187507507"/>
      <w:r>
        <w:lastRenderedPageBreak/>
        <w:t>Discussion</w:t>
      </w:r>
      <w:bookmarkEnd w:id="69"/>
    </w:p>
    <w:p w14:paraId="7024DB76" w14:textId="77777777" w:rsidR="00CA24DB" w:rsidRPr="000D5C84" w:rsidRDefault="00CA24DB" w:rsidP="00BC32BC"/>
    <w:p w14:paraId="288744E0" w14:textId="57DFF834" w:rsidR="00CA24DB" w:rsidRPr="0008603E" w:rsidRDefault="00CA24DB" w:rsidP="00BC32BC">
      <w:pPr>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6EDC0827" w:rsidR="001244FC" w:rsidRDefault="00F80667" w:rsidP="00BC32BC">
      <w:r>
        <w:t>A few observations can be made f</w:t>
      </w:r>
      <w:r w:rsidR="00377A45">
        <w:t xml:space="preserve">rom the measurements </w:t>
      </w:r>
      <w:r w:rsidR="000441EB">
        <w:t>for the early out tests</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I</w:t>
      </w:r>
      <w:r w:rsidR="001D5BA7">
        <w:t xml:space="preserve">n some </w:t>
      </w:r>
      <w:r w:rsidR="00013A24">
        <w:t>cases,</w:t>
      </w:r>
      <w:r w:rsidR="001D5BA7">
        <w:t xml:space="preserve"> however</w:t>
      </w:r>
      <w:r w:rsidR="001D5BA7">
        <w:t>,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w:t>
      </w:r>
      <w:r w:rsidR="00A202F0">
        <w:t xml:space="preserve">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38AE7F49" w:rsidR="00B0034D" w:rsidRDefault="001244FC" w:rsidP="00BC32BC">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44C58778"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6666666</w:t>
      </w:r>
      <w:r w:rsidR="0035509D">
        <w:t>ms (24FPS)</w:t>
      </w:r>
      <w:r w:rsidR="004A0DFE">
        <w:t xml:space="preserve"> in the simplest of scenes</w:t>
      </w:r>
      <w:r>
        <w:t>, t</w:t>
      </w:r>
      <w:r>
        <w: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0" w:name="_Toc187507508"/>
      <w:r>
        <w:lastRenderedPageBreak/>
        <w:t>Conclusion</w:t>
      </w:r>
      <w:r w:rsidR="00D13657">
        <w:t xml:space="preserve"> &amp; </w:t>
      </w:r>
      <w:r w:rsidR="00AB1357">
        <w:t>F</w:t>
      </w:r>
      <w:r w:rsidR="00D13657">
        <w:t xml:space="preserve">uture </w:t>
      </w:r>
      <w:r w:rsidR="00AB1357">
        <w:t>W</w:t>
      </w:r>
      <w:r w:rsidR="00D13657">
        <w:t>ork</w:t>
      </w:r>
      <w:bookmarkEnd w:id="70"/>
    </w:p>
    <w:p w14:paraId="080678A6" w14:textId="77777777" w:rsidR="000D5C84" w:rsidRPr="000D5C84" w:rsidRDefault="000D5C84" w:rsidP="00BC32BC"/>
    <w:p w14:paraId="4DEA0958" w14:textId="66CC173F" w:rsidR="003C4C6D" w:rsidRDefault="001264BA" w:rsidP="00BC32BC">
      <w:pPr>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t needs to be considered that t</w:t>
      </w:r>
      <w:r w:rsidR="00846003">
        <w:t xml:space="preserve">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1" w:name="_Toc187507509"/>
      <w:r>
        <w:lastRenderedPageBreak/>
        <w:t xml:space="preserve">Critical </w:t>
      </w:r>
      <w:r w:rsidR="00CA24DB">
        <w:t>Reflection</w:t>
      </w:r>
      <w:bookmarkEnd w:id="71"/>
    </w:p>
    <w:p w14:paraId="2BB2774A" w14:textId="77777777" w:rsidR="00CA24DB" w:rsidRPr="000D5C84" w:rsidRDefault="00CA24DB" w:rsidP="00BC32BC"/>
    <w:p w14:paraId="495382AD" w14:textId="4E4878CD" w:rsidR="00CA24DB" w:rsidRDefault="001264BA" w:rsidP="0008603E">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2"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2" w:displacedByCustomXml="prev"/>
    <w:p w14:paraId="01DCB350" w14:textId="77777777" w:rsidR="00ED39B9" w:rsidRDefault="00ED39B9" w:rsidP="009108B4">
      <w:pPr>
        <w:pStyle w:val="Bibliography"/>
      </w:pPr>
    </w:p>
    <w:p w14:paraId="6576AD82" w14:textId="77777777" w:rsidR="0039758D" w:rsidRPr="0039758D" w:rsidRDefault="00C221F5" w:rsidP="0039758D">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39758D" w:rsidRPr="0039758D">
        <w:rPr>
          <w:rFonts w:ascii="Calibri" w:hAnsi="Calibri" w:cs="Calibri"/>
        </w:rPr>
        <w:t xml:space="preserve">Bounding volume. (2024). In </w:t>
      </w:r>
      <w:r w:rsidR="0039758D" w:rsidRPr="0039758D">
        <w:rPr>
          <w:rFonts w:ascii="Calibri" w:hAnsi="Calibri" w:cs="Calibri"/>
          <w:i/>
          <w:iCs/>
        </w:rPr>
        <w:t>Wikipedia</w:t>
      </w:r>
      <w:r w:rsidR="0039758D" w:rsidRPr="0039758D">
        <w:rPr>
          <w:rFonts w:ascii="Calibri" w:hAnsi="Calibri" w:cs="Calibri"/>
        </w:rPr>
        <w:t>. https://en.wikipedia.org/w/index.php?title=Bounding_volume&amp;oldid=1226824951</w:t>
      </w:r>
    </w:p>
    <w:p w14:paraId="14EB394F" w14:textId="77777777" w:rsidR="0039758D" w:rsidRPr="0039758D" w:rsidRDefault="0039758D" w:rsidP="0039758D">
      <w:pPr>
        <w:pStyle w:val="Bibliography"/>
        <w:rPr>
          <w:rFonts w:ascii="Calibri" w:hAnsi="Calibri" w:cs="Calibri"/>
        </w:rPr>
      </w:pPr>
      <w:r w:rsidRPr="0039758D">
        <w:rPr>
          <w:rFonts w:ascii="Calibri" w:hAnsi="Calibri" w:cs="Calibri"/>
          <w:i/>
          <w:iCs/>
        </w:rPr>
        <w:t>Bounding Volume Hierarchies</w:t>
      </w:r>
      <w:r w:rsidRPr="0039758D">
        <w:rPr>
          <w:rFonts w:ascii="Calibri" w:hAnsi="Calibri" w:cs="Calibri"/>
        </w:rPr>
        <w:t>. (n.d.). Retrieved January 7, 2025, from https://pbr-book.org/3ed-2018/Primitives_and_Intersection_Acceleration/Bounding_Volume_Hierarchies</w:t>
      </w:r>
    </w:p>
    <w:p w14:paraId="1F024073" w14:textId="77777777" w:rsidR="0039758D" w:rsidRPr="0039758D" w:rsidRDefault="0039758D" w:rsidP="0039758D">
      <w:pPr>
        <w:pStyle w:val="Bibliography"/>
        <w:rPr>
          <w:rFonts w:ascii="Calibri" w:hAnsi="Calibri" w:cs="Calibri"/>
        </w:rPr>
      </w:pPr>
      <w:r w:rsidRPr="0039758D">
        <w:rPr>
          <w:rFonts w:ascii="Calibri" w:hAnsi="Calibri" w:cs="Calibri"/>
          <w:i/>
          <w:iCs/>
        </w:rPr>
        <w:t>Claybook</w:t>
      </w:r>
      <w:r w:rsidRPr="0039758D">
        <w:rPr>
          <w:rFonts w:ascii="Calibri" w:hAnsi="Calibri" w:cs="Calibri"/>
        </w:rPr>
        <w:t>. (n.d.). Retrieved January 12, 2025, from https://claybookgame.com/</w:t>
      </w:r>
    </w:p>
    <w:p w14:paraId="346F50D2" w14:textId="77777777" w:rsidR="0039758D" w:rsidRPr="0039758D" w:rsidRDefault="0039758D" w:rsidP="0039758D">
      <w:pPr>
        <w:pStyle w:val="Bibliography"/>
        <w:rPr>
          <w:rFonts w:ascii="Calibri" w:hAnsi="Calibri" w:cs="Calibri"/>
        </w:rPr>
      </w:pPr>
      <w:r w:rsidRPr="0039758D">
        <w:rPr>
          <w:rFonts w:ascii="Calibri" w:hAnsi="Calibri" w:cs="Calibri"/>
          <w:i/>
          <w:iCs/>
        </w:rPr>
        <w:t>CSSE451 Advanced Computer Graphics</w:t>
      </w:r>
      <w:r w:rsidRPr="0039758D">
        <w:rPr>
          <w:rFonts w:ascii="Calibri" w:hAnsi="Calibri" w:cs="Calibri"/>
        </w:rPr>
        <w:t>. (n.d.). Retrieved December 29, 2024, from https://www.rose-hulman.edu/class/cs/csse451/AABB/</w:t>
      </w:r>
    </w:p>
    <w:p w14:paraId="2D7C6859" w14:textId="77777777" w:rsidR="0039758D" w:rsidRPr="0039758D" w:rsidRDefault="0039758D" w:rsidP="0039758D">
      <w:pPr>
        <w:pStyle w:val="Bibliography"/>
        <w:rPr>
          <w:rFonts w:ascii="Calibri" w:hAnsi="Calibri" w:cs="Calibri"/>
        </w:rPr>
      </w:pPr>
      <w:r w:rsidRPr="0039758D">
        <w:rPr>
          <w:rFonts w:ascii="Calibri" w:hAnsi="Calibri" w:cs="Calibri"/>
        </w:rPr>
        <w:t xml:space="preserve">Demoscene. (2019). In </w:t>
      </w:r>
      <w:r w:rsidRPr="0039758D">
        <w:rPr>
          <w:rFonts w:ascii="Calibri" w:hAnsi="Calibri" w:cs="Calibri"/>
          <w:i/>
          <w:iCs/>
        </w:rPr>
        <w:t>Wikipedia</w:t>
      </w:r>
      <w:r w:rsidRPr="0039758D">
        <w:rPr>
          <w:rFonts w:ascii="Calibri" w:hAnsi="Calibri" w:cs="Calibri"/>
        </w:rPr>
        <w:t>. https://nl.wikipedia.org/w/index.php?title=Demoscene&amp;oldid=53157976</w:t>
      </w:r>
    </w:p>
    <w:p w14:paraId="18BBF2EE" w14:textId="77777777" w:rsidR="0039758D" w:rsidRPr="0039758D" w:rsidRDefault="0039758D" w:rsidP="0039758D">
      <w:pPr>
        <w:pStyle w:val="Bibliography"/>
        <w:rPr>
          <w:rFonts w:ascii="Calibri" w:hAnsi="Calibri" w:cs="Calibri"/>
        </w:rPr>
      </w:pPr>
      <w:r w:rsidRPr="0039758D">
        <w:rPr>
          <w:rFonts w:ascii="Calibri" w:hAnsi="Calibri" w:cs="Calibri"/>
        </w:rPr>
        <w:t xml:space="preserve">Devred, M. (2022). </w:t>
      </w:r>
      <w:r w:rsidRPr="0039758D">
        <w:rPr>
          <w:rFonts w:ascii="Calibri" w:hAnsi="Calibri" w:cs="Calibri"/>
          <w:i/>
          <w:iCs/>
        </w:rPr>
        <w:t>Rendering 3D cross-sections of 4D Fractals</w:t>
      </w:r>
      <w:r w:rsidRPr="0039758D">
        <w:rPr>
          <w:rFonts w:ascii="Calibri" w:hAnsi="Calibri" w:cs="Calibri"/>
        </w:rPr>
        <w:t>. https://allpurposem.at/paper/2022/fractals.pdf</w:t>
      </w:r>
    </w:p>
    <w:p w14:paraId="7D634AB5" w14:textId="77777777" w:rsidR="0039758D" w:rsidRPr="0039758D" w:rsidRDefault="0039758D" w:rsidP="0039758D">
      <w:pPr>
        <w:pStyle w:val="Bibliography"/>
        <w:rPr>
          <w:rFonts w:ascii="Calibri" w:hAnsi="Calibri" w:cs="Calibri"/>
        </w:rPr>
      </w:pPr>
      <w:r w:rsidRPr="0039758D">
        <w:rPr>
          <w:rFonts w:ascii="Calibri" w:hAnsi="Calibri" w:cs="Calibri"/>
        </w:rPr>
        <w:t xml:space="preserve">Donnelly, W. (2005, April). </w:t>
      </w:r>
      <w:r w:rsidRPr="0039758D">
        <w:rPr>
          <w:rFonts w:ascii="Calibri" w:hAnsi="Calibri" w:cs="Calibri"/>
          <w:i/>
          <w:iCs/>
        </w:rPr>
        <w:t>Per-Pixel Displacement Mapping with Distance Functions</w:t>
      </w:r>
      <w:r w:rsidRPr="0039758D">
        <w:rPr>
          <w:rFonts w:ascii="Calibri" w:hAnsi="Calibri" w:cs="Calibri"/>
        </w:rPr>
        <w:t>. NVIDIA Developer. https://developer.nvidia.com/gpugems/gpugems2/part-i-geometric-complexity/chapter-8-pixel-displacement-mapping-distance-functions</w:t>
      </w:r>
    </w:p>
    <w:p w14:paraId="6535EF13" w14:textId="77777777" w:rsidR="0039758D" w:rsidRPr="0039758D" w:rsidRDefault="0039758D" w:rsidP="0039758D">
      <w:pPr>
        <w:pStyle w:val="Bibliography"/>
        <w:rPr>
          <w:rFonts w:ascii="Calibri" w:hAnsi="Calibri" w:cs="Calibri"/>
        </w:rPr>
      </w:pPr>
      <w:r w:rsidRPr="0039758D">
        <w:rPr>
          <w:rFonts w:ascii="Calibri" w:hAnsi="Calibri" w:cs="Calibri"/>
        </w:rPr>
        <w:t xml:space="preserve">Goren, O. (2021, December 7). TREES DATA STRUCTURE. </w:t>
      </w:r>
      <w:r w:rsidRPr="0039758D">
        <w:rPr>
          <w:rFonts w:ascii="Calibri" w:hAnsi="Calibri" w:cs="Calibri"/>
          <w:i/>
          <w:iCs/>
        </w:rPr>
        <w:t>Medium</w:t>
      </w:r>
      <w:r w:rsidRPr="0039758D">
        <w:rPr>
          <w:rFonts w:ascii="Calibri" w:hAnsi="Calibri" w:cs="Calibri"/>
        </w:rPr>
        <w:t>. https://medium.com/@omergrn25/trees-data-structure-1c566db3b726</w:t>
      </w:r>
    </w:p>
    <w:p w14:paraId="61218657" w14:textId="77777777" w:rsidR="0039758D" w:rsidRPr="0039758D" w:rsidRDefault="0039758D" w:rsidP="0039758D">
      <w:pPr>
        <w:pStyle w:val="Bibliography"/>
        <w:rPr>
          <w:rFonts w:ascii="Calibri" w:hAnsi="Calibri" w:cs="Calibri"/>
        </w:rPr>
      </w:pPr>
      <w:r w:rsidRPr="0039758D">
        <w:rPr>
          <w:rFonts w:ascii="Calibri" w:hAnsi="Calibri" w:cs="Calibri"/>
        </w:rPr>
        <w:t xml:space="preserve">Hart, J. C. (1996). </w:t>
      </w:r>
      <w:r w:rsidRPr="0039758D">
        <w:rPr>
          <w:rFonts w:ascii="Calibri" w:hAnsi="Calibri" w:cs="Calibri"/>
          <w:i/>
          <w:iCs/>
        </w:rPr>
        <w:t>Sphere tracing: A geometric method for the antialiased ray tracing of implicit surfaces</w:t>
      </w:r>
      <w:r w:rsidRPr="0039758D">
        <w:rPr>
          <w:rFonts w:ascii="Calibri" w:hAnsi="Calibri" w:cs="Calibri"/>
        </w:rPr>
        <w:t>. http://link.springer.com/10.1007/s003710050084</w:t>
      </w:r>
    </w:p>
    <w:p w14:paraId="5E2B9AA9" w14:textId="77777777" w:rsidR="0039758D" w:rsidRPr="0039758D" w:rsidRDefault="0039758D" w:rsidP="0039758D">
      <w:pPr>
        <w:pStyle w:val="Bibliography"/>
        <w:rPr>
          <w:rFonts w:ascii="Calibri" w:hAnsi="Calibri" w:cs="Calibri"/>
        </w:rPr>
      </w:pPr>
      <w:r w:rsidRPr="0039758D">
        <w:rPr>
          <w:rFonts w:ascii="Calibri" w:hAnsi="Calibri" w:cs="Calibri"/>
          <w:i/>
          <w:iCs/>
        </w:rPr>
        <w:t>Introduction to Acceleration Structures</w:t>
      </w:r>
      <w:r w:rsidRPr="0039758D">
        <w:rPr>
          <w:rFonts w:ascii="Calibri" w:hAnsi="Calibri" w:cs="Calibri"/>
        </w:rPr>
        <w:t>. (n.d.). Retrieved January 10, 2025, from https://www.scratchapixel.com/lessons/3d-basic-rendering/introduction-acceleration-structure/bounding-volume-hierarchy-BVH-part1.html</w:t>
      </w:r>
    </w:p>
    <w:p w14:paraId="49D9242E" w14:textId="77777777" w:rsidR="0039758D" w:rsidRPr="0039758D" w:rsidRDefault="0039758D" w:rsidP="0039758D">
      <w:pPr>
        <w:pStyle w:val="Bibliography"/>
        <w:rPr>
          <w:rFonts w:ascii="Calibri" w:hAnsi="Calibri" w:cs="Calibri"/>
        </w:rPr>
      </w:pPr>
      <w:r w:rsidRPr="0039758D">
        <w:rPr>
          <w:rFonts w:ascii="Calibri" w:hAnsi="Calibri" w:cs="Calibri"/>
        </w:rPr>
        <w:t xml:space="preserve">Kay, T. L., &amp; Kajiya, J. T. (1986). Ray tracing complex scenes. </w:t>
      </w:r>
      <w:r w:rsidRPr="0039758D">
        <w:rPr>
          <w:rFonts w:ascii="Calibri" w:hAnsi="Calibri" w:cs="Calibri"/>
          <w:i/>
          <w:iCs/>
        </w:rPr>
        <w:t>ACM SIGGRAPH Computer Graphics</w:t>
      </w:r>
      <w:r w:rsidRPr="0039758D">
        <w:rPr>
          <w:rFonts w:ascii="Calibri" w:hAnsi="Calibri" w:cs="Calibri"/>
        </w:rPr>
        <w:t xml:space="preserve">, </w:t>
      </w:r>
      <w:r w:rsidRPr="0039758D">
        <w:rPr>
          <w:rFonts w:ascii="Calibri" w:hAnsi="Calibri" w:cs="Calibri"/>
          <w:i/>
          <w:iCs/>
        </w:rPr>
        <w:t>20</w:t>
      </w:r>
      <w:r w:rsidRPr="0039758D">
        <w:rPr>
          <w:rFonts w:ascii="Calibri" w:hAnsi="Calibri" w:cs="Calibri"/>
        </w:rPr>
        <w:t>(4), 269–278. https://doi.org/10.1145/15886.15916</w:t>
      </w:r>
    </w:p>
    <w:p w14:paraId="2A4DC9EF" w14:textId="77777777" w:rsidR="0039758D" w:rsidRPr="0039758D" w:rsidRDefault="0039758D" w:rsidP="0039758D">
      <w:pPr>
        <w:pStyle w:val="Bibliography"/>
        <w:rPr>
          <w:rFonts w:ascii="Calibri" w:hAnsi="Calibri" w:cs="Calibri"/>
        </w:rPr>
      </w:pPr>
      <w:r w:rsidRPr="0039758D">
        <w:rPr>
          <w:rFonts w:ascii="Calibri" w:hAnsi="Calibri" w:cs="Calibri"/>
        </w:rPr>
        <w:lastRenderedPageBreak/>
        <w:t xml:space="preserve">MacDonald, J. D., &amp; Booth, K. S. (1990). Heuristics for ray tracing using space subdivision. </w:t>
      </w:r>
      <w:r w:rsidRPr="0039758D">
        <w:rPr>
          <w:rFonts w:ascii="Calibri" w:hAnsi="Calibri" w:cs="Calibri"/>
          <w:i/>
          <w:iCs/>
        </w:rPr>
        <w:t>The Visual Computer</w:t>
      </w:r>
      <w:r w:rsidRPr="0039758D">
        <w:rPr>
          <w:rFonts w:ascii="Calibri" w:hAnsi="Calibri" w:cs="Calibri"/>
        </w:rPr>
        <w:t xml:space="preserve">, </w:t>
      </w:r>
      <w:r w:rsidRPr="0039758D">
        <w:rPr>
          <w:rFonts w:ascii="Calibri" w:hAnsi="Calibri" w:cs="Calibri"/>
          <w:i/>
          <w:iCs/>
        </w:rPr>
        <w:t>6</w:t>
      </w:r>
      <w:r w:rsidRPr="0039758D">
        <w:rPr>
          <w:rFonts w:ascii="Calibri" w:hAnsi="Calibri" w:cs="Calibri"/>
        </w:rPr>
        <w:t>(3), 153–166. https://doi.org/10.1007/BF01911006</w:t>
      </w:r>
    </w:p>
    <w:p w14:paraId="0548ABC5" w14:textId="77777777" w:rsidR="0039758D" w:rsidRPr="0039758D" w:rsidRDefault="0039758D" w:rsidP="0039758D">
      <w:pPr>
        <w:pStyle w:val="Bibliography"/>
        <w:rPr>
          <w:rFonts w:ascii="Calibri" w:hAnsi="Calibri" w:cs="Calibri"/>
        </w:rPr>
      </w:pPr>
      <w:r w:rsidRPr="0039758D">
        <w:rPr>
          <w:rFonts w:ascii="Calibri" w:hAnsi="Calibri" w:cs="Calibri"/>
        </w:rPr>
        <w:t xml:space="preserve">Papaioannou, G., Menexi, M., &amp; Papadopoulos, C. (2010). </w:t>
      </w:r>
      <w:r w:rsidRPr="0039758D">
        <w:rPr>
          <w:rFonts w:ascii="Calibri" w:hAnsi="Calibri" w:cs="Calibri"/>
          <w:i/>
          <w:iCs/>
        </w:rPr>
        <w:t>Real-Time Volume-Based Ambient Occlusion</w:t>
      </w:r>
      <w:r w:rsidRPr="0039758D">
        <w:rPr>
          <w:rFonts w:ascii="Calibri" w:hAnsi="Calibri" w:cs="Calibri"/>
        </w:rPr>
        <w:t>. https://www.researchgate.net/publication/45113929_Real-Time_Volume-Based_Ambient_Occlusion</w:t>
      </w:r>
    </w:p>
    <w:p w14:paraId="4FF26527" w14:textId="77777777" w:rsidR="0039758D" w:rsidRPr="0039758D" w:rsidRDefault="0039758D" w:rsidP="0039758D">
      <w:pPr>
        <w:pStyle w:val="Bibliography"/>
        <w:rPr>
          <w:rFonts w:ascii="Calibri" w:hAnsi="Calibri" w:cs="Calibri"/>
        </w:rPr>
      </w:pPr>
      <w:r w:rsidRPr="0039758D">
        <w:rPr>
          <w:rFonts w:ascii="Calibri" w:hAnsi="Calibri" w:cs="Calibri"/>
        </w:rPr>
        <w:t xml:space="preserve">Quilez, I. (n.d.). </w:t>
      </w:r>
      <w:r w:rsidRPr="0039758D">
        <w:rPr>
          <w:rFonts w:ascii="Calibri" w:hAnsi="Calibri" w:cs="Calibri"/>
          <w:i/>
          <w:iCs/>
        </w:rPr>
        <w:t>Inigo Quilez</w:t>
      </w:r>
      <w:r w:rsidRPr="0039758D">
        <w:rPr>
          <w:rFonts w:ascii="Calibri" w:hAnsi="Calibri" w:cs="Calibri"/>
        </w:rPr>
        <w:t>. Retrieved December 29, 2024, from https://iquilezles.org</w:t>
      </w:r>
    </w:p>
    <w:p w14:paraId="211F790A" w14:textId="77777777" w:rsidR="0039758D" w:rsidRPr="0039758D" w:rsidRDefault="0039758D" w:rsidP="0039758D">
      <w:pPr>
        <w:pStyle w:val="Bibliography"/>
        <w:rPr>
          <w:rFonts w:ascii="Calibri" w:hAnsi="Calibri" w:cs="Calibri"/>
        </w:rPr>
      </w:pPr>
      <w:r w:rsidRPr="0039758D">
        <w:rPr>
          <w:rFonts w:ascii="Calibri" w:hAnsi="Calibri" w:cs="Calibri"/>
        </w:rPr>
        <w:t xml:space="preserve">Ray marching. (2024). In </w:t>
      </w:r>
      <w:r w:rsidRPr="0039758D">
        <w:rPr>
          <w:rFonts w:ascii="Calibri" w:hAnsi="Calibri" w:cs="Calibri"/>
          <w:i/>
          <w:iCs/>
        </w:rPr>
        <w:t>Wikipedia</w:t>
      </w:r>
      <w:r w:rsidRPr="0039758D">
        <w:rPr>
          <w:rFonts w:ascii="Calibri" w:hAnsi="Calibri" w:cs="Calibri"/>
        </w:rPr>
        <w:t>. https://en.wikipedia.org/w/index.php?title=Ray_marching&amp;oldid=1265162208</w:t>
      </w:r>
    </w:p>
    <w:p w14:paraId="4F732F60" w14:textId="77777777" w:rsidR="0039758D" w:rsidRPr="0039758D" w:rsidRDefault="0039758D" w:rsidP="0039758D">
      <w:pPr>
        <w:pStyle w:val="Bibliography"/>
        <w:rPr>
          <w:rFonts w:ascii="Calibri" w:hAnsi="Calibri" w:cs="Calibri"/>
        </w:rPr>
      </w:pPr>
      <w:r w:rsidRPr="0039758D">
        <w:rPr>
          <w:rFonts w:ascii="Calibri" w:hAnsi="Calibri" w:cs="Calibri"/>
          <w:i/>
          <w:iCs/>
        </w:rPr>
        <w:t>Ray Tracing | NVIDIA Developer</w:t>
      </w:r>
      <w:r w:rsidRPr="0039758D">
        <w:rPr>
          <w:rFonts w:ascii="Calibri" w:hAnsi="Calibri" w:cs="Calibri"/>
        </w:rPr>
        <w:t>. (n.d.). Retrieved December 29, 2024, from https://developer.nvidia.com/discover/ray-tracing</w:t>
      </w:r>
    </w:p>
    <w:p w14:paraId="10ED5F4D" w14:textId="77777777" w:rsidR="0039758D" w:rsidRPr="0039758D" w:rsidRDefault="0039758D" w:rsidP="0039758D">
      <w:pPr>
        <w:pStyle w:val="Bibliography"/>
        <w:rPr>
          <w:rFonts w:ascii="Calibri" w:hAnsi="Calibri" w:cs="Calibri"/>
        </w:rPr>
      </w:pPr>
      <w:r w:rsidRPr="0039758D">
        <w:rPr>
          <w:rFonts w:ascii="Calibri" w:hAnsi="Calibri" w:cs="Calibri"/>
        </w:rPr>
        <w:t xml:space="preserve">Schneider, A. (2024, July 25). </w:t>
      </w:r>
      <w:r w:rsidRPr="0039758D">
        <w:rPr>
          <w:rFonts w:ascii="Calibri" w:hAnsi="Calibri" w:cs="Calibri"/>
          <w:i/>
          <w:iCs/>
        </w:rPr>
        <w:t>Synthesizing Realistic Clouds for Video Games</w:t>
      </w:r>
      <w:r w:rsidRPr="0039758D">
        <w:rPr>
          <w:rFonts w:ascii="Calibri" w:hAnsi="Calibri" w:cs="Calibri"/>
        </w:rPr>
        <w:t>. https://www.guerrilla-games.com/read/synthesizing-realistic-clouds-for-video-games</w:t>
      </w:r>
    </w:p>
    <w:p w14:paraId="7D6DD640" w14:textId="77777777" w:rsidR="0039758D" w:rsidRPr="0039758D" w:rsidRDefault="0039758D" w:rsidP="0039758D">
      <w:pPr>
        <w:pStyle w:val="Bibliography"/>
        <w:rPr>
          <w:rFonts w:ascii="Calibri" w:hAnsi="Calibri" w:cs="Calibri"/>
        </w:rPr>
      </w:pPr>
      <w:r w:rsidRPr="0039758D">
        <w:rPr>
          <w:rFonts w:ascii="Calibri" w:hAnsi="Calibri" w:cs="Calibri"/>
        </w:rPr>
        <w:t xml:space="preserve">Sebastian Lague (Director). (2024, June 12). </w:t>
      </w:r>
      <w:r w:rsidRPr="0039758D">
        <w:rPr>
          <w:rFonts w:ascii="Calibri" w:hAnsi="Calibri" w:cs="Calibri"/>
          <w:i/>
          <w:iCs/>
        </w:rPr>
        <w:t>Coding Adventure: Optimizing a Ray Tracer (by building a BVH)</w:t>
      </w:r>
      <w:r w:rsidRPr="0039758D">
        <w:rPr>
          <w:rFonts w:ascii="Calibri" w:hAnsi="Calibri" w:cs="Calibri"/>
        </w:rPr>
        <w:t xml:space="preserve"> [Video recording]. https://www.youtube.com/watch?v=C1H4zIiCOaI</w:t>
      </w:r>
    </w:p>
    <w:p w14:paraId="79C147D0" w14:textId="77777777" w:rsidR="0039758D" w:rsidRPr="0039758D" w:rsidRDefault="0039758D" w:rsidP="0039758D">
      <w:pPr>
        <w:pStyle w:val="Bibliography"/>
        <w:rPr>
          <w:rFonts w:ascii="Calibri" w:hAnsi="Calibri" w:cs="Calibri"/>
        </w:rPr>
      </w:pPr>
      <w:r w:rsidRPr="0039758D">
        <w:rPr>
          <w:rFonts w:ascii="Calibri" w:hAnsi="Calibri" w:cs="Calibri"/>
          <w:i/>
          <w:iCs/>
        </w:rPr>
        <w:t>Shadertoy</w:t>
      </w:r>
      <w:r w:rsidRPr="0039758D">
        <w:rPr>
          <w:rFonts w:ascii="Calibri" w:hAnsi="Calibri" w:cs="Calibri"/>
        </w:rPr>
        <w:t>. (n.d.). Retrieved January 12, 2025, from https://www.shadertoy.com/</w:t>
      </w:r>
    </w:p>
    <w:p w14:paraId="06ECEC6E" w14:textId="77777777" w:rsidR="0039758D" w:rsidRPr="0039758D" w:rsidRDefault="0039758D" w:rsidP="0039758D">
      <w:pPr>
        <w:pStyle w:val="Bibliography"/>
        <w:rPr>
          <w:rFonts w:ascii="Calibri" w:hAnsi="Calibri" w:cs="Calibri"/>
        </w:rPr>
      </w:pPr>
      <w:r w:rsidRPr="0039758D">
        <w:rPr>
          <w:rFonts w:ascii="Calibri" w:hAnsi="Calibri" w:cs="Calibri"/>
        </w:rPr>
        <w:t xml:space="preserve">Tomczak, L. J. (2012). </w:t>
      </w:r>
      <w:r w:rsidRPr="0039758D">
        <w:rPr>
          <w:rFonts w:ascii="Calibri" w:hAnsi="Calibri" w:cs="Calibri"/>
          <w:i/>
          <w:iCs/>
        </w:rPr>
        <w:t>GPU Ray Marching of Distance Fields</w:t>
      </w:r>
      <w:r w:rsidRPr="0039758D">
        <w:rPr>
          <w:rFonts w:ascii="Calibri" w:hAnsi="Calibri" w:cs="Calibri"/>
        </w:rPr>
        <w:t xml:space="preserve"> [Technical University of Denmark]. https://www2.imm.dtu.dk/pubdb/edoc/imm6392.pdf</w:t>
      </w:r>
    </w:p>
    <w:p w14:paraId="4A36E0CC" w14:textId="77777777" w:rsidR="0039758D" w:rsidRPr="0039758D" w:rsidRDefault="0039758D" w:rsidP="0039758D">
      <w:pPr>
        <w:pStyle w:val="Bibliography"/>
        <w:rPr>
          <w:rFonts w:ascii="Calibri" w:hAnsi="Calibri" w:cs="Calibri"/>
        </w:rPr>
      </w:pPr>
      <w:r w:rsidRPr="0039758D">
        <w:rPr>
          <w:rFonts w:ascii="Calibri" w:hAnsi="Calibri" w:cs="Calibri"/>
        </w:rPr>
        <w:t xml:space="preserve">Triangle mesh. (2024). In </w:t>
      </w:r>
      <w:r w:rsidRPr="0039758D">
        <w:rPr>
          <w:rFonts w:ascii="Calibri" w:hAnsi="Calibri" w:cs="Calibri"/>
          <w:i/>
          <w:iCs/>
        </w:rPr>
        <w:t>Wikipedia</w:t>
      </w:r>
      <w:r w:rsidRPr="0039758D">
        <w:rPr>
          <w:rFonts w:ascii="Calibri" w:hAnsi="Calibri" w:cs="Calibri"/>
        </w:rPr>
        <w:t>. https://en.wikipedia.org/w/index.php?title=Triangle_mesh&amp;oldid=1234853041</w:t>
      </w:r>
    </w:p>
    <w:p w14:paraId="365ACBB9" w14:textId="77777777" w:rsidR="0039758D" w:rsidRPr="0039758D" w:rsidRDefault="0039758D" w:rsidP="0039758D">
      <w:pPr>
        <w:pStyle w:val="Bibliography"/>
        <w:rPr>
          <w:rFonts w:ascii="Calibri" w:hAnsi="Calibri" w:cs="Calibri"/>
        </w:rPr>
      </w:pPr>
      <w:r w:rsidRPr="0039758D">
        <w:rPr>
          <w:rFonts w:ascii="Calibri" w:hAnsi="Calibri" w:cs="Calibri"/>
        </w:rPr>
        <w:t xml:space="preserve">Unreal Engine 5. (n.d.-a). </w:t>
      </w:r>
      <w:r w:rsidRPr="0039758D">
        <w:rPr>
          <w:rFonts w:ascii="Calibri" w:hAnsi="Calibri" w:cs="Calibri"/>
          <w:i/>
          <w:iCs/>
        </w:rPr>
        <w:t>Distance Field Ambient Occlusion in Unreal Engine | Unreal Engine 5.5 Documentation</w:t>
      </w:r>
      <w:r w:rsidRPr="0039758D">
        <w:rPr>
          <w:rFonts w:ascii="Calibri" w:hAnsi="Calibri" w:cs="Calibri"/>
        </w:rPr>
        <w:t>. Epic Games Developer. Retrieved October 19, 2024, from https://dev.epicgames.com/documentation/en-us/unreal-engine/distance-field-ambient-occlusion-in-unreal-engine</w:t>
      </w:r>
    </w:p>
    <w:p w14:paraId="54465B56" w14:textId="77777777" w:rsidR="0039758D" w:rsidRPr="0039758D" w:rsidRDefault="0039758D" w:rsidP="0039758D">
      <w:pPr>
        <w:pStyle w:val="Bibliography"/>
        <w:rPr>
          <w:rFonts w:ascii="Calibri" w:hAnsi="Calibri" w:cs="Calibri"/>
        </w:rPr>
      </w:pPr>
      <w:r w:rsidRPr="0039758D">
        <w:rPr>
          <w:rFonts w:ascii="Calibri" w:hAnsi="Calibri" w:cs="Calibri"/>
        </w:rPr>
        <w:t xml:space="preserve">Unreal Engine 5. (n.d.-b). </w:t>
      </w:r>
      <w:r w:rsidRPr="0039758D">
        <w:rPr>
          <w:rFonts w:ascii="Calibri" w:hAnsi="Calibri" w:cs="Calibri"/>
          <w:i/>
          <w:iCs/>
        </w:rPr>
        <w:t>Mesh Distance Fields in Unreal Engine | Unreal Engine 5.5 Documentation</w:t>
      </w:r>
      <w:r w:rsidRPr="0039758D">
        <w:rPr>
          <w:rFonts w:ascii="Calibri" w:hAnsi="Calibri" w:cs="Calibri"/>
        </w:rPr>
        <w:t>. Epic Games Developer. Retrieved October 19, 2024, from https://dev.epicgames.com/documentation/en-us/unreal-engine/mesh-distance-fields-in-unreal-engine</w:t>
      </w:r>
    </w:p>
    <w:p w14:paraId="2A2AD7FF" w14:textId="77777777" w:rsidR="0039758D" w:rsidRPr="0039758D" w:rsidRDefault="0039758D" w:rsidP="0039758D">
      <w:pPr>
        <w:pStyle w:val="Bibliography"/>
        <w:rPr>
          <w:rFonts w:ascii="Calibri" w:hAnsi="Calibri" w:cs="Calibri"/>
        </w:rPr>
      </w:pPr>
      <w:r w:rsidRPr="0039758D">
        <w:rPr>
          <w:rFonts w:ascii="Calibri" w:hAnsi="Calibri" w:cs="Calibri"/>
        </w:rPr>
        <w:t xml:space="preserve">Wyvill, B., &amp; Wyvill, G. (1989). </w:t>
      </w:r>
      <w:r w:rsidRPr="0039758D">
        <w:rPr>
          <w:rFonts w:ascii="Calibri" w:hAnsi="Calibri" w:cs="Calibri"/>
          <w:i/>
          <w:iCs/>
        </w:rPr>
        <w:t>The Visual Computer</w:t>
      </w:r>
      <w:r w:rsidRPr="0039758D">
        <w:rPr>
          <w:rFonts w:ascii="Calibri" w:hAnsi="Calibri" w:cs="Calibri"/>
        </w:rPr>
        <w:t>. SpringerLink. https://link.springer.com/journal/371</w:t>
      </w:r>
    </w:p>
    <w:p w14:paraId="41FC0312" w14:textId="56287040" w:rsidR="00C221F5" w:rsidRDefault="00C221F5" w:rsidP="00BC32BC">
      <w:r>
        <w:lastRenderedPageBreak/>
        <w:fldChar w:fldCharType="end"/>
      </w:r>
    </w:p>
    <w:p w14:paraId="18F2FB88" w14:textId="11749EC7" w:rsidR="002E1349" w:rsidRDefault="002E1349" w:rsidP="00BC32BC">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pPr>
      <w:bookmarkStart w:id="73" w:name="_Toc187507511"/>
      <w:r>
        <w:lastRenderedPageBreak/>
        <w:t>Acknowledgements</w:t>
      </w:r>
      <w:bookmarkEnd w:id="73"/>
    </w:p>
    <w:p w14:paraId="12A60990" w14:textId="77777777" w:rsidR="00A87547" w:rsidRDefault="00A87547" w:rsidP="00BC32BC"/>
    <w:p w14:paraId="2B266AFD" w14:textId="7390BCC0" w:rsidR="00854D02" w:rsidRDefault="006E73DC" w:rsidP="00BC32BC">
      <w:r>
        <w:t xml:space="preserve">I would like to </w:t>
      </w:r>
      <w:r w:rsidR="00EE3E9D">
        <w:t>express my gratitude</w:t>
      </w:r>
      <w:r w:rsidR="00B70FFF">
        <w:t xml:space="preserve"> to</w:t>
      </w:r>
      <w:r>
        <w:t xml:space="preserve"> </w:t>
      </w:r>
      <w:r w:rsidR="00D70494">
        <w:t xml:space="preserve">certain peopl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proofErr w:type="gramStart"/>
      <w:r w:rsidR="001742D1">
        <w:t>In particular</w:t>
      </w:r>
      <w:r w:rsidR="00E15C1F">
        <w:t xml:space="preserve"> my</w:t>
      </w:r>
      <w:proofErr w:type="gramEnd"/>
      <w:r w:rsidR="00E15C1F">
        <w:t xml:space="preserve">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74" w:name="_Toc187507512"/>
      <w:r>
        <w:lastRenderedPageBreak/>
        <w:t>Appendices</w:t>
      </w:r>
      <w:bookmarkEnd w:id="74"/>
    </w:p>
    <w:p w14:paraId="0E1576A1" w14:textId="77777777" w:rsidR="005E4E8D" w:rsidRDefault="005E4E8D" w:rsidP="004E6BF6">
      <w:pPr>
        <w:rPr>
          <w:rStyle w:val="SubtleEmphasis"/>
          <w:bCs/>
          <w:i w:val="0"/>
          <w:iCs w:val="0"/>
          <w:color w:val="auto"/>
        </w:rPr>
      </w:pPr>
    </w:p>
    <w:p w14:paraId="73059E3A" w14:textId="4CE526FC" w:rsidR="004E6BF6" w:rsidRPr="004E6BF6" w:rsidRDefault="00576312" w:rsidP="004E6BF6">
      <w:pPr>
        <w:rPr>
          <w:rStyle w:val="SubtleEmphasis"/>
          <w:bCs/>
          <w:i w:val="0"/>
          <w:iCs w:val="0"/>
          <w:color w:val="auto"/>
        </w:rPr>
      </w:pPr>
      <w:r>
        <w:rPr>
          <w:rStyle w:val="SubtleEmphasis"/>
          <w:bCs/>
          <w:i w:val="0"/>
          <w:iCs w:val="0"/>
          <w:color w:val="auto"/>
        </w:rPr>
        <w:t xml:space="preserve">Any resources used to conduct the research for this paper can be found at </w:t>
      </w:r>
      <w:hyperlink r:id="rId36" w:history="1">
        <w:r w:rsidRPr="00B84720">
          <w:rPr>
            <w:rStyle w:val="Hyperlink"/>
            <w:bCs/>
          </w:rPr>
          <w:t>https://github.com/AdriaanMusschoot/GraduationWork</w:t>
        </w:r>
      </w:hyperlink>
      <w:r>
        <w:rPr>
          <w:rStyle w:val="SubtleEmphasis"/>
          <w:bCs/>
          <w:i w:val="0"/>
          <w:iCs w:val="0"/>
          <w:color w:val="auto"/>
        </w:rPr>
        <w:t xml:space="preserve"> this includes the framework, executable, source code, images, results, anything really.</w:t>
      </w:r>
    </w:p>
    <w:sectPr w:rsidR="004E6BF6" w:rsidRPr="004E6BF6" w:rsidSect="00452AFC">
      <w:headerReference w:type="default" r:id="rId37"/>
      <w:footerReference w:type="default" r:id="rId3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103550" w14:textId="77777777" w:rsidR="00124E6A" w:rsidRDefault="00124E6A" w:rsidP="001C55B6">
      <w:pPr>
        <w:spacing w:after="0" w:line="240" w:lineRule="auto"/>
      </w:pPr>
      <w:r>
        <w:separator/>
      </w:r>
    </w:p>
  </w:endnote>
  <w:endnote w:type="continuationSeparator" w:id="0">
    <w:p w14:paraId="05BCCBA1" w14:textId="77777777" w:rsidR="00124E6A" w:rsidRDefault="00124E6A"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376D5570" w:rsidR="002E1349" w:rsidRDefault="00B33A51" w:rsidP="002E1349">
    <w:pPr>
      <w:pStyle w:val="Header"/>
    </w:pPr>
    <w:r>
      <w:t xml:space="preserve">DAE - Graduation work </w:t>
    </w:r>
    <w:r w:rsidR="0056482B">
      <w:t>202</w:t>
    </w:r>
    <w:r w:rsidR="009016DA">
      <w:t>4</w:t>
    </w:r>
    <w:r w:rsidR="000A02CA">
      <w:t>-2025</w:t>
    </w:r>
    <w:r w:rsidR="00473E31">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9F769F" w14:textId="77777777" w:rsidR="00124E6A" w:rsidRDefault="00124E6A" w:rsidP="001C55B6">
      <w:pPr>
        <w:spacing w:after="0" w:line="240" w:lineRule="auto"/>
      </w:pPr>
      <w:r>
        <w:separator/>
      </w:r>
    </w:p>
  </w:footnote>
  <w:footnote w:type="continuationSeparator" w:id="0">
    <w:p w14:paraId="360417D5" w14:textId="77777777" w:rsidR="00124E6A" w:rsidRDefault="00124E6A"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2048"/>
    <w:rsid w:val="000238BD"/>
    <w:rsid w:val="00025566"/>
    <w:rsid w:val="000267EC"/>
    <w:rsid w:val="00027692"/>
    <w:rsid w:val="00027EEB"/>
    <w:rsid w:val="00033E38"/>
    <w:rsid w:val="00034A45"/>
    <w:rsid w:val="00035D94"/>
    <w:rsid w:val="000366CB"/>
    <w:rsid w:val="0003717F"/>
    <w:rsid w:val="00037FCE"/>
    <w:rsid w:val="0004194A"/>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603AC"/>
    <w:rsid w:val="00060C18"/>
    <w:rsid w:val="00060EE2"/>
    <w:rsid w:val="00061569"/>
    <w:rsid w:val="00063087"/>
    <w:rsid w:val="000635B9"/>
    <w:rsid w:val="00063B7C"/>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2C69"/>
    <w:rsid w:val="00083B6D"/>
    <w:rsid w:val="00083FD0"/>
    <w:rsid w:val="00084366"/>
    <w:rsid w:val="0008458E"/>
    <w:rsid w:val="0008502F"/>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66A0"/>
    <w:rsid w:val="00116BB8"/>
    <w:rsid w:val="00120E84"/>
    <w:rsid w:val="0012114E"/>
    <w:rsid w:val="00122408"/>
    <w:rsid w:val="00123D7B"/>
    <w:rsid w:val="001244FC"/>
    <w:rsid w:val="001245BE"/>
    <w:rsid w:val="00124948"/>
    <w:rsid w:val="00124E6A"/>
    <w:rsid w:val="001264BA"/>
    <w:rsid w:val="00127A44"/>
    <w:rsid w:val="001303D2"/>
    <w:rsid w:val="00130826"/>
    <w:rsid w:val="00131EDB"/>
    <w:rsid w:val="00132136"/>
    <w:rsid w:val="001332C9"/>
    <w:rsid w:val="00133849"/>
    <w:rsid w:val="00133C96"/>
    <w:rsid w:val="00133FEB"/>
    <w:rsid w:val="0013548A"/>
    <w:rsid w:val="00140795"/>
    <w:rsid w:val="00140821"/>
    <w:rsid w:val="00144FFD"/>
    <w:rsid w:val="00147243"/>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2664"/>
    <w:rsid w:val="00173B07"/>
    <w:rsid w:val="00173D7D"/>
    <w:rsid w:val="00174034"/>
    <w:rsid w:val="001742D1"/>
    <w:rsid w:val="00176827"/>
    <w:rsid w:val="00177239"/>
    <w:rsid w:val="001777C0"/>
    <w:rsid w:val="0018120C"/>
    <w:rsid w:val="001813A9"/>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A14"/>
    <w:rsid w:val="00222152"/>
    <w:rsid w:val="00224489"/>
    <w:rsid w:val="002247FB"/>
    <w:rsid w:val="00225490"/>
    <w:rsid w:val="002316FC"/>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8CF"/>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E08"/>
    <w:rsid w:val="00314EF6"/>
    <w:rsid w:val="0031562B"/>
    <w:rsid w:val="00315B12"/>
    <w:rsid w:val="00315F18"/>
    <w:rsid w:val="0031671B"/>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EE3"/>
    <w:rsid w:val="003373F5"/>
    <w:rsid w:val="00337BDA"/>
    <w:rsid w:val="00340AF2"/>
    <w:rsid w:val="00343BC2"/>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78C"/>
    <w:rsid w:val="00372B6F"/>
    <w:rsid w:val="00373206"/>
    <w:rsid w:val="003743B8"/>
    <w:rsid w:val="00375665"/>
    <w:rsid w:val="00376667"/>
    <w:rsid w:val="00376DDD"/>
    <w:rsid w:val="00377965"/>
    <w:rsid w:val="00377A45"/>
    <w:rsid w:val="00380CBB"/>
    <w:rsid w:val="003852DA"/>
    <w:rsid w:val="003909FF"/>
    <w:rsid w:val="00393228"/>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ABD"/>
    <w:rsid w:val="003F73E5"/>
    <w:rsid w:val="003F73F3"/>
    <w:rsid w:val="00402078"/>
    <w:rsid w:val="00402221"/>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3151"/>
    <w:rsid w:val="00433702"/>
    <w:rsid w:val="004347D5"/>
    <w:rsid w:val="00434B9C"/>
    <w:rsid w:val="00440C7E"/>
    <w:rsid w:val="00441CD2"/>
    <w:rsid w:val="0044241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28C"/>
    <w:rsid w:val="00465DD6"/>
    <w:rsid w:val="00471462"/>
    <w:rsid w:val="00471BB8"/>
    <w:rsid w:val="00473AB7"/>
    <w:rsid w:val="00473E31"/>
    <w:rsid w:val="004750D6"/>
    <w:rsid w:val="004758EF"/>
    <w:rsid w:val="00476109"/>
    <w:rsid w:val="00476FE7"/>
    <w:rsid w:val="00477B33"/>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4E32"/>
    <w:rsid w:val="00495976"/>
    <w:rsid w:val="00495CBB"/>
    <w:rsid w:val="00495D5B"/>
    <w:rsid w:val="004970EE"/>
    <w:rsid w:val="00497B9C"/>
    <w:rsid w:val="00497BD9"/>
    <w:rsid w:val="004A0DFE"/>
    <w:rsid w:val="004A1053"/>
    <w:rsid w:val="004A293F"/>
    <w:rsid w:val="004A3D44"/>
    <w:rsid w:val="004A44EE"/>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D01F7"/>
    <w:rsid w:val="004D0EDF"/>
    <w:rsid w:val="004D127F"/>
    <w:rsid w:val="004D1736"/>
    <w:rsid w:val="004D1D59"/>
    <w:rsid w:val="004D35A3"/>
    <w:rsid w:val="004D5223"/>
    <w:rsid w:val="004D53A9"/>
    <w:rsid w:val="004D6624"/>
    <w:rsid w:val="004D6C49"/>
    <w:rsid w:val="004D6D06"/>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330"/>
    <w:rsid w:val="00507C5E"/>
    <w:rsid w:val="00510064"/>
    <w:rsid w:val="0051052E"/>
    <w:rsid w:val="005107E1"/>
    <w:rsid w:val="0051087C"/>
    <w:rsid w:val="00511E35"/>
    <w:rsid w:val="00513353"/>
    <w:rsid w:val="00513778"/>
    <w:rsid w:val="00513E27"/>
    <w:rsid w:val="005145EF"/>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3761E"/>
    <w:rsid w:val="00540134"/>
    <w:rsid w:val="005404BA"/>
    <w:rsid w:val="00541E3D"/>
    <w:rsid w:val="00542902"/>
    <w:rsid w:val="00542E95"/>
    <w:rsid w:val="00543337"/>
    <w:rsid w:val="005440F3"/>
    <w:rsid w:val="00544789"/>
    <w:rsid w:val="005455F4"/>
    <w:rsid w:val="00545D1D"/>
    <w:rsid w:val="0055003B"/>
    <w:rsid w:val="00550F03"/>
    <w:rsid w:val="005513D5"/>
    <w:rsid w:val="005532E4"/>
    <w:rsid w:val="005552DA"/>
    <w:rsid w:val="0055658E"/>
    <w:rsid w:val="00556A96"/>
    <w:rsid w:val="00556ABC"/>
    <w:rsid w:val="005571CD"/>
    <w:rsid w:val="00557CE1"/>
    <w:rsid w:val="00560140"/>
    <w:rsid w:val="005607A2"/>
    <w:rsid w:val="0056121B"/>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76312"/>
    <w:rsid w:val="00580301"/>
    <w:rsid w:val="00580A5C"/>
    <w:rsid w:val="00580F65"/>
    <w:rsid w:val="00582D29"/>
    <w:rsid w:val="005836F6"/>
    <w:rsid w:val="00583909"/>
    <w:rsid w:val="005845D1"/>
    <w:rsid w:val="00584F45"/>
    <w:rsid w:val="005854D6"/>
    <w:rsid w:val="00587655"/>
    <w:rsid w:val="0059148D"/>
    <w:rsid w:val="005921B2"/>
    <w:rsid w:val="00596BBC"/>
    <w:rsid w:val="0059715D"/>
    <w:rsid w:val="005A003A"/>
    <w:rsid w:val="005A1969"/>
    <w:rsid w:val="005A266C"/>
    <w:rsid w:val="005B03A9"/>
    <w:rsid w:val="005B03C9"/>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602087"/>
    <w:rsid w:val="00602C66"/>
    <w:rsid w:val="0060320D"/>
    <w:rsid w:val="00603EE4"/>
    <w:rsid w:val="006062FB"/>
    <w:rsid w:val="00607228"/>
    <w:rsid w:val="00607579"/>
    <w:rsid w:val="00607A77"/>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4237"/>
    <w:rsid w:val="006247FD"/>
    <w:rsid w:val="006256E8"/>
    <w:rsid w:val="00625CCA"/>
    <w:rsid w:val="00626074"/>
    <w:rsid w:val="00626171"/>
    <w:rsid w:val="006261B6"/>
    <w:rsid w:val="0062655D"/>
    <w:rsid w:val="006265CA"/>
    <w:rsid w:val="0063083B"/>
    <w:rsid w:val="00631106"/>
    <w:rsid w:val="0063160B"/>
    <w:rsid w:val="00631B56"/>
    <w:rsid w:val="0063208D"/>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386C"/>
    <w:rsid w:val="00683872"/>
    <w:rsid w:val="00683B7E"/>
    <w:rsid w:val="00684DAB"/>
    <w:rsid w:val="006872EA"/>
    <w:rsid w:val="006876E2"/>
    <w:rsid w:val="0069168A"/>
    <w:rsid w:val="00692A7F"/>
    <w:rsid w:val="0069531D"/>
    <w:rsid w:val="006A19AD"/>
    <w:rsid w:val="006A3515"/>
    <w:rsid w:val="006A3551"/>
    <w:rsid w:val="006A37F3"/>
    <w:rsid w:val="006A4777"/>
    <w:rsid w:val="006A4EA9"/>
    <w:rsid w:val="006A5914"/>
    <w:rsid w:val="006A67C2"/>
    <w:rsid w:val="006A7D62"/>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7494"/>
    <w:rsid w:val="006D7DA1"/>
    <w:rsid w:val="006E0FE5"/>
    <w:rsid w:val="006E4879"/>
    <w:rsid w:val="006E50DF"/>
    <w:rsid w:val="006E6088"/>
    <w:rsid w:val="006E72DF"/>
    <w:rsid w:val="006E73DC"/>
    <w:rsid w:val="006F018C"/>
    <w:rsid w:val="006F1C1D"/>
    <w:rsid w:val="006F2B6B"/>
    <w:rsid w:val="006F400F"/>
    <w:rsid w:val="006F4AFB"/>
    <w:rsid w:val="006F4B4F"/>
    <w:rsid w:val="006F4C4C"/>
    <w:rsid w:val="006F627F"/>
    <w:rsid w:val="006F709D"/>
    <w:rsid w:val="007006FA"/>
    <w:rsid w:val="007013CF"/>
    <w:rsid w:val="00701684"/>
    <w:rsid w:val="00701732"/>
    <w:rsid w:val="00701E23"/>
    <w:rsid w:val="0070227E"/>
    <w:rsid w:val="00702E39"/>
    <w:rsid w:val="00703062"/>
    <w:rsid w:val="00704281"/>
    <w:rsid w:val="00704684"/>
    <w:rsid w:val="0070530E"/>
    <w:rsid w:val="0070622A"/>
    <w:rsid w:val="00707F04"/>
    <w:rsid w:val="007107E3"/>
    <w:rsid w:val="007109C2"/>
    <w:rsid w:val="00711118"/>
    <w:rsid w:val="00711DD2"/>
    <w:rsid w:val="00712DBE"/>
    <w:rsid w:val="00714B46"/>
    <w:rsid w:val="00715126"/>
    <w:rsid w:val="007160F0"/>
    <w:rsid w:val="00717505"/>
    <w:rsid w:val="007206E5"/>
    <w:rsid w:val="0072109E"/>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84E"/>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1212"/>
    <w:rsid w:val="007A269B"/>
    <w:rsid w:val="007A2889"/>
    <w:rsid w:val="007A2D76"/>
    <w:rsid w:val="007A40FE"/>
    <w:rsid w:val="007A53D9"/>
    <w:rsid w:val="007A62D6"/>
    <w:rsid w:val="007A6380"/>
    <w:rsid w:val="007A6723"/>
    <w:rsid w:val="007B12D3"/>
    <w:rsid w:val="007B2446"/>
    <w:rsid w:val="007B2F31"/>
    <w:rsid w:val="007B32E1"/>
    <w:rsid w:val="007B3680"/>
    <w:rsid w:val="007B36ED"/>
    <w:rsid w:val="007B3E8C"/>
    <w:rsid w:val="007B45B3"/>
    <w:rsid w:val="007B6959"/>
    <w:rsid w:val="007B6BE2"/>
    <w:rsid w:val="007B7F69"/>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23BC"/>
    <w:rsid w:val="007E338E"/>
    <w:rsid w:val="007E35D6"/>
    <w:rsid w:val="007E3D6D"/>
    <w:rsid w:val="007E3FB4"/>
    <w:rsid w:val="007E40A8"/>
    <w:rsid w:val="007E4FFD"/>
    <w:rsid w:val="007E5EAA"/>
    <w:rsid w:val="007E639A"/>
    <w:rsid w:val="007E6804"/>
    <w:rsid w:val="007F08C1"/>
    <w:rsid w:val="007F0FA4"/>
    <w:rsid w:val="007F110F"/>
    <w:rsid w:val="007F1C25"/>
    <w:rsid w:val="007F2F77"/>
    <w:rsid w:val="007F4071"/>
    <w:rsid w:val="007F5C5F"/>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5C20"/>
    <w:rsid w:val="00835CF1"/>
    <w:rsid w:val="0083613F"/>
    <w:rsid w:val="00836FDC"/>
    <w:rsid w:val="008371CC"/>
    <w:rsid w:val="008375DB"/>
    <w:rsid w:val="00837949"/>
    <w:rsid w:val="00837BD0"/>
    <w:rsid w:val="008409CE"/>
    <w:rsid w:val="00840EDB"/>
    <w:rsid w:val="00841455"/>
    <w:rsid w:val="00843A71"/>
    <w:rsid w:val="00843ABB"/>
    <w:rsid w:val="0084421F"/>
    <w:rsid w:val="008442CB"/>
    <w:rsid w:val="00844E6B"/>
    <w:rsid w:val="0084572D"/>
    <w:rsid w:val="0084590E"/>
    <w:rsid w:val="00845D8A"/>
    <w:rsid w:val="00846003"/>
    <w:rsid w:val="008464F5"/>
    <w:rsid w:val="008470EF"/>
    <w:rsid w:val="008504A9"/>
    <w:rsid w:val="00850B3D"/>
    <w:rsid w:val="00852F2E"/>
    <w:rsid w:val="00853C88"/>
    <w:rsid w:val="0085416C"/>
    <w:rsid w:val="00854D02"/>
    <w:rsid w:val="00857967"/>
    <w:rsid w:val="00862CC8"/>
    <w:rsid w:val="00863D9A"/>
    <w:rsid w:val="00864358"/>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479"/>
    <w:rsid w:val="008B05D0"/>
    <w:rsid w:val="008B0E4B"/>
    <w:rsid w:val="008B2C46"/>
    <w:rsid w:val="008B2D9D"/>
    <w:rsid w:val="008B3423"/>
    <w:rsid w:val="008B394E"/>
    <w:rsid w:val="008B3B08"/>
    <w:rsid w:val="008B6E28"/>
    <w:rsid w:val="008B7EB7"/>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BD5"/>
    <w:rsid w:val="009F4730"/>
    <w:rsid w:val="009F4ED2"/>
    <w:rsid w:val="009F50FB"/>
    <w:rsid w:val="009F5554"/>
    <w:rsid w:val="009F56CD"/>
    <w:rsid w:val="009F680B"/>
    <w:rsid w:val="009F734A"/>
    <w:rsid w:val="009F797C"/>
    <w:rsid w:val="009F7A22"/>
    <w:rsid w:val="00A0094B"/>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6051"/>
    <w:rsid w:val="00A202F0"/>
    <w:rsid w:val="00A20BE9"/>
    <w:rsid w:val="00A214DA"/>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A2E"/>
    <w:rsid w:val="00A727DA"/>
    <w:rsid w:val="00A72E56"/>
    <w:rsid w:val="00A7424B"/>
    <w:rsid w:val="00A759A8"/>
    <w:rsid w:val="00A75F1F"/>
    <w:rsid w:val="00A76592"/>
    <w:rsid w:val="00A813ED"/>
    <w:rsid w:val="00A8165B"/>
    <w:rsid w:val="00A81789"/>
    <w:rsid w:val="00A81A5D"/>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D7333"/>
    <w:rsid w:val="00AE0D9F"/>
    <w:rsid w:val="00AE13B5"/>
    <w:rsid w:val="00AE15B8"/>
    <w:rsid w:val="00AE1EC9"/>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40C3C"/>
    <w:rsid w:val="00B41AF0"/>
    <w:rsid w:val="00B449FC"/>
    <w:rsid w:val="00B47DAE"/>
    <w:rsid w:val="00B50C15"/>
    <w:rsid w:val="00B50DF7"/>
    <w:rsid w:val="00B5103D"/>
    <w:rsid w:val="00B53E6A"/>
    <w:rsid w:val="00B56566"/>
    <w:rsid w:val="00B567FD"/>
    <w:rsid w:val="00B57633"/>
    <w:rsid w:val="00B602CA"/>
    <w:rsid w:val="00B60997"/>
    <w:rsid w:val="00B61B9C"/>
    <w:rsid w:val="00B62285"/>
    <w:rsid w:val="00B63978"/>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118F"/>
    <w:rsid w:val="00BE1C60"/>
    <w:rsid w:val="00BE22DF"/>
    <w:rsid w:val="00BE2B2B"/>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D33"/>
    <w:rsid w:val="00C031EA"/>
    <w:rsid w:val="00C0349F"/>
    <w:rsid w:val="00C03667"/>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159"/>
    <w:rsid w:val="00C21859"/>
    <w:rsid w:val="00C221F5"/>
    <w:rsid w:val="00C223DB"/>
    <w:rsid w:val="00C223EC"/>
    <w:rsid w:val="00C22602"/>
    <w:rsid w:val="00C22603"/>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F3"/>
    <w:rsid w:val="00C524C9"/>
    <w:rsid w:val="00C52573"/>
    <w:rsid w:val="00C528DE"/>
    <w:rsid w:val="00C52FF1"/>
    <w:rsid w:val="00C53B74"/>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56C3"/>
    <w:rsid w:val="00CB5D4A"/>
    <w:rsid w:val="00CB71FE"/>
    <w:rsid w:val="00CC126B"/>
    <w:rsid w:val="00CC1748"/>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95F"/>
    <w:rsid w:val="00D07D22"/>
    <w:rsid w:val="00D07F65"/>
    <w:rsid w:val="00D12720"/>
    <w:rsid w:val="00D12BB3"/>
    <w:rsid w:val="00D13657"/>
    <w:rsid w:val="00D14303"/>
    <w:rsid w:val="00D152FA"/>
    <w:rsid w:val="00D15AF2"/>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7927"/>
    <w:rsid w:val="00D501DA"/>
    <w:rsid w:val="00D501F0"/>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3B41"/>
    <w:rsid w:val="00D64A91"/>
    <w:rsid w:val="00D668E2"/>
    <w:rsid w:val="00D70494"/>
    <w:rsid w:val="00D72686"/>
    <w:rsid w:val="00D7318D"/>
    <w:rsid w:val="00D73206"/>
    <w:rsid w:val="00D73537"/>
    <w:rsid w:val="00D75551"/>
    <w:rsid w:val="00D75679"/>
    <w:rsid w:val="00D76F79"/>
    <w:rsid w:val="00D7746D"/>
    <w:rsid w:val="00D8251C"/>
    <w:rsid w:val="00D8279F"/>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5DA"/>
    <w:rsid w:val="00DB1E1F"/>
    <w:rsid w:val="00DB27F6"/>
    <w:rsid w:val="00DB3315"/>
    <w:rsid w:val="00DB3BAE"/>
    <w:rsid w:val="00DB7444"/>
    <w:rsid w:val="00DC067F"/>
    <w:rsid w:val="00DC0C62"/>
    <w:rsid w:val="00DC1A9F"/>
    <w:rsid w:val="00DC2D16"/>
    <w:rsid w:val="00DC36C4"/>
    <w:rsid w:val="00DC4104"/>
    <w:rsid w:val="00DC4604"/>
    <w:rsid w:val="00DC47A7"/>
    <w:rsid w:val="00DC666C"/>
    <w:rsid w:val="00DC66DC"/>
    <w:rsid w:val="00DC68E0"/>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9C6"/>
    <w:rsid w:val="00E052BA"/>
    <w:rsid w:val="00E07270"/>
    <w:rsid w:val="00E0727E"/>
    <w:rsid w:val="00E07473"/>
    <w:rsid w:val="00E07D6C"/>
    <w:rsid w:val="00E10400"/>
    <w:rsid w:val="00E115A4"/>
    <w:rsid w:val="00E11D23"/>
    <w:rsid w:val="00E1394B"/>
    <w:rsid w:val="00E13E94"/>
    <w:rsid w:val="00E15C1F"/>
    <w:rsid w:val="00E1618E"/>
    <w:rsid w:val="00E16E67"/>
    <w:rsid w:val="00E226E2"/>
    <w:rsid w:val="00E24333"/>
    <w:rsid w:val="00E244AB"/>
    <w:rsid w:val="00E24ACF"/>
    <w:rsid w:val="00E2508D"/>
    <w:rsid w:val="00E258F7"/>
    <w:rsid w:val="00E32349"/>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5827"/>
    <w:rsid w:val="00E764EA"/>
    <w:rsid w:val="00E76B52"/>
    <w:rsid w:val="00E76D87"/>
    <w:rsid w:val="00E77871"/>
    <w:rsid w:val="00E77944"/>
    <w:rsid w:val="00E8335A"/>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D7B"/>
    <w:rsid w:val="00EE602A"/>
    <w:rsid w:val="00EE6593"/>
    <w:rsid w:val="00EF1D36"/>
    <w:rsid w:val="00EF3399"/>
    <w:rsid w:val="00EF3805"/>
    <w:rsid w:val="00EF3CC9"/>
    <w:rsid w:val="00EF4577"/>
    <w:rsid w:val="00EF5C43"/>
    <w:rsid w:val="00EF75B9"/>
    <w:rsid w:val="00F003B5"/>
    <w:rsid w:val="00F00F09"/>
    <w:rsid w:val="00F02AAF"/>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324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chart" Target="charts/chart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5.png"/><Relationship Id="rId36" Type="http://schemas.openxmlformats.org/officeDocument/2006/relationships/hyperlink" Target="https://github.com/AdriaanMusschoot/GraduationWork"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37DE4"/>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13</TotalTime>
  <Pages>33</Pages>
  <Words>11761</Words>
  <Characters>6704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276</cp:revision>
  <cp:lastPrinted>2025-01-12T12:26:00Z</cp:lastPrinted>
  <dcterms:created xsi:type="dcterms:W3CDTF">2020-12-01T08:13:00Z</dcterms:created>
  <dcterms:modified xsi:type="dcterms:W3CDTF">2025-01-12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